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proofErr w:type="spellStart"/>
      <w:r w:rsidR="00490A49">
        <w:rPr>
          <w:rFonts w:eastAsiaTheme="minorEastAsia"/>
        </w:rPr>
        <w:t>Tarbiat</w:t>
      </w:r>
      <w:proofErr w:type="spellEnd"/>
      <w:r w:rsidR="00490A49">
        <w:rPr>
          <w:rFonts w:eastAsiaTheme="minorEastAsia"/>
        </w:rPr>
        <w:t xml:space="preserve"> </w:t>
      </w:r>
      <w:proofErr w:type="spellStart"/>
      <w:r w:rsidR="00490A49">
        <w:rPr>
          <w:rFonts w:eastAsiaTheme="minorEastAsia"/>
        </w:rPr>
        <w:t>Modares</w:t>
      </w:r>
      <w:proofErr w:type="spellEnd"/>
      <w:r w:rsidR="00490A49">
        <w:rPr>
          <w:rFonts w:eastAsiaTheme="minorEastAsia"/>
        </w:rPr>
        <w:t xml:space="preserve">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proofErr w:type="spellStart"/>
      <w:r w:rsidR="009C1982">
        <w:rPr>
          <w:rFonts w:eastAsiaTheme="minorEastAsia"/>
        </w:rPr>
        <w:t>Tarbiat</w:t>
      </w:r>
      <w:proofErr w:type="spellEnd"/>
      <w:r w:rsidR="009C1982">
        <w:rPr>
          <w:rFonts w:eastAsiaTheme="minorEastAsia"/>
        </w:rPr>
        <w:t xml:space="preserve"> </w:t>
      </w:r>
      <w:proofErr w:type="spellStart"/>
      <w:r w:rsidR="009C1982">
        <w:rPr>
          <w:rFonts w:eastAsiaTheme="minorEastAsia"/>
        </w:rPr>
        <w:t>Modares</w:t>
      </w:r>
      <w:proofErr w:type="spellEnd"/>
      <w:r w:rsidR="009C1982">
        <w:rPr>
          <w:rFonts w:eastAsiaTheme="minorEastAsia"/>
        </w:rPr>
        <w:t xml:space="preserve">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301FC7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 </w:instrText>
      </w:r>
      <w:r w:rsidR="005A2DF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F1aW48L0F1dGhvcj48WWVhcj4yMDIyPC9ZZWFyPjxSZWNOdW0+MjA8L1JlY051bT48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</w:fldData>
        </w:fldChar>
      </w:r>
      <w:r w:rsidR="005A2DF7">
        <w:instrText xml:space="preserve"> ADDIN EN.CITE.DATA </w:instrText>
      </w:r>
      <w:r w:rsidR="005A2DF7">
        <w:fldChar w:fldCharType="end"/>
      </w:r>
      <w:r w:rsidR="008402E7">
        <w:fldChar w:fldCharType="separate"/>
      </w:r>
      <w:r w:rsidR="005A2DF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11787994" w:rsidR="006A06F7" w:rsidRDefault="006A06F7" w:rsidP="006A06F7">
      <w:pPr>
        <w:pStyle w:val="ParaContinue"/>
      </w:pPr>
      <w:r>
        <w:t xml:space="preserve">We evaluate the proposed method on two </w:t>
      </w:r>
      <w:r w:rsidR="00CA1A5A">
        <w:t>instances</w:t>
      </w:r>
      <w:r>
        <w:t xml:space="preserve"> of </w:t>
      </w:r>
      <w:proofErr w:type="spellStart"/>
      <w:r>
        <w:t>DeltaIoT</w:t>
      </w:r>
      <w:proofErr w:type="spellEnd"/>
      <w:r>
        <w:t xml:space="preserve"> </w:t>
      </w:r>
      <w:r w:rsidR="000D3815">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5A2DF7">
        <w:rPr>
          <w:noProof/>
        </w:rPr>
        <w:t>[20]</w:t>
      </w:r>
      <w:r w:rsidR="000D3815">
        <w:fldChar w:fldCharType="end"/>
      </w:r>
      <w:r>
        <w:t xml:space="preserve">. </w:t>
      </w:r>
      <w:proofErr w:type="spellStart"/>
      <w:r>
        <w:t>DeltaIoT</w:t>
      </w:r>
      <w:proofErr w:type="spellEnd"/>
      <w:r>
        <w:t xml:space="preserve">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w:t>
      </w:r>
      <w:proofErr w:type="spellStart"/>
      <w:r>
        <w:t>DeltaIoT</w:t>
      </w:r>
      <w:proofErr w:type="spellEnd"/>
      <w:r>
        <w:t xml:space="preserve"> is in the size of their </w:t>
      </w:r>
      <w:r w:rsidR="00AE6B30">
        <w:t>adaptation</w:t>
      </w:r>
      <w:r>
        <w:t xml:space="preserve"> space, enabling us to evaluate different aspects of effectiveness and efficiency. For this purpose, we define appropriate criteria to evaluate the proposed method and compare it with a</w:t>
      </w:r>
      <w:r w:rsidR="00D9443E">
        <w:t xml:space="preserve"> </w:t>
      </w:r>
      <w:r w:rsidR="00AE6B30">
        <w:t>state-of-the-art</w:t>
      </w:r>
      <w:r w:rsidR="00D9443E">
        <w:t xml:space="preserve"> method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58D0D2BF" w:rsidR="00CE111D" w:rsidRDefault="00421BE3" w:rsidP="00124D18">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072FB008" w14:textId="77777777" w:rsidR="00A53162" w:rsidRDefault="00A53162" w:rsidP="00124D18">
      <w:pPr>
        <w:pStyle w:val="ParaContinue"/>
        <w:ind w:firstLine="0"/>
      </w:pPr>
    </w:p>
    <w:p w14:paraId="26F852EF" w14:textId="56B9C540" w:rsidR="00A53162" w:rsidRDefault="00A53162" w:rsidP="00A53162">
      <w:pPr>
        <w:pStyle w:val="Head2"/>
      </w:pPr>
      <w:r>
        <w:t>MAPE-K Loop</w:t>
      </w:r>
    </w:p>
    <w:p w14:paraId="4D808A04" w14:textId="381FD345" w:rsidR="00A53162" w:rsidRP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5A2DF7">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5A2DF7">
        <w:rPr>
          <w:noProof/>
          <w:lang w:eastAsia="en-US"/>
        </w:rPr>
        <w:t>[21]</w:t>
      </w:r>
      <w:r w:rsidR="00C15EA4">
        <w:rPr>
          <w:lang w:eastAsia="en-US"/>
        </w:rPr>
        <w:fldChar w:fldCharType="end"/>
      </w:r>
      <w:r w:rsidR="0009351B">
        <w:rPr>
          <w:lang w:eastAsia="en-US"/>
        </w:rPr>
        <w:t>. Autonomic manager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w:t>
      </w:r>
      <w:r w:rsidR="00B80895">
        <w:rPr>
          <w:lang w:eastAsia="en-US"/>
        </w:rPr>
        <w:lastRenderedPageBreak/>
        <w:t xml:space="preserve">managed system and context at runtime and </w:t>
      </w:r>
      <w:r w:rsidR="009D2411">
        <w:rPr>
          <w:lang w:eastAsia="en-US"/>
        </w:rPr>
        <w:t>keeps the Knowledge 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5C57AF66" w14:textId="589EC0EE" w:rsidR="00380D86" w:rsidRDefault="00380D86" w:rsidP="00380D86">
      <w:pPr>
        <w:pStyle w:val="Head2"/>
      </w:pPr>
      <w:bookmarkStart w:id="2" w:name="_Ref146478502"/>
      <w:r>
        <w:t>Deep Reinforcement Learning</w:t>
      </w:r>
      <w:bookmarkEnd w:id="2"/>
    </w:p>
    <w:p w14:paraId="49C8C9EB" w14:textId="7CB9EC88"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5A2DF7">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5A2DF7">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5A2DF7">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5A2DF7">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spellStart"/>
      <w:proofErr w:type="gramStart"/>
      <w:r w:rsidR="00D811CF" w:rsidRPr="00C375CE">
        <w:t>s,a</w:t>
      </w:r>
      <w:proofErr w:type="spellEnd"/>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 xml:space="preserve">are the parameters (that is, weights) of the Q-network at iteration </w:t>
      </w:r>
      <w:proofErr w:type="spellStart"/>
      <w:r w:rsidR="0033748E" w:rsidRPr="00C375CE">
        <w:t>i</w:t>
      </w:r>
      <w:proofErr w:type="spellEnd"/>
      <w:r w:rsidR="0033748E" w:rsidRPr="00C375CE">
        <w:t>.</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w:t>
      </w:r>
      <w:proofErr w:type="spellStart"/>
      <w:r w:rsidR="00EF7B3C" w:rsidRPr="00C375CE">
        <w:t>s</w:t>
      </w:r>
      <w:r w:rsidR="00EF7B3C" w:rsidRPr="00BA5EDF">
        <w:rPr>
          <w:vertAlign w:val="subscript"/>
        </w:rPr>
        <w:t>t</w:t>
      </w:r>
      <w:proofErr w:type="spellEnd"/>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w:t>
      </w:r>
      <w:proofErr w:type="spellStart"/>
      <w:r w:rsidR="00374F78" w:rsidRPr="00C375CE">
        <w:t>i</w:t>
      </w:r>
      <w:proofErr w:type="spellEnd"/>
      <w:r w:rsidR="00374F78" w:rsidRPr="00C375CE">
        <w:t xml:space="preserve">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w:t>
      </w:r>
      <w:proofErr w:type="spellStart"/>
      <w:r w:rsidRPr="00C375CE">
        <w:t>θ</w:t>
      </w:r>
      <w:r w:rsidRPr="006D44DE">
        <w:rPr>
          <w:vertAlign w:val="subscript"/>
        </w:rPr>
        <w:t>i</w:t>
      </w:r>
      <w:proofErr w:type="spellEnd"/>
      <w:r w:rsidRPr="00C375CE">
        <w:t xml:space="preserve"> the parameters of the Q-network at iteration </w:t>
      </w:r>
      <w:proofErr w:type="spellStart"/>
      <w:r w:rsidRPr="00C375CE">
        <w:t>i</w:t>
      </w:r>
      <w:proofErr w:type="spellEnd"/>
      <w:r w:rsidRPr="00C375CE">
        <w:t xml:space="preserve">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w:t>
      </w:r>
      <w:proofErr w:type="spellStart"/>
      <w:r w:rsidR="00455714" w:rsidRPr="00B776AF">
        <w:t>θ</w:t>
      </w:r>
      <w:r w:rsidR="00455714" w:rsidRPr="006D44DE">
        <w:rPr>
          <w:vertAlign w:val="subscript"/>
        </w:rPr>
        <w:t>i</w:t>
      </w:r>
      <w:proofErr w:type="spellEnd"/>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t>Analysis of adaptation options</w:t>
      </w:r>
    </w:p>
    <w:p w14:paraId="46FB62EA" w14:textId="296EE685" w:rsidR="00E0736A" w:rsidRPr="00E0736A" w:rsidRDefault="003C644A" w:rsidP="002142C7">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5A2DF7">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r w:rsidR="001F6846" w:rsidRPr="001F6846">
        <w:t>ActivFORMS execution engine</w:t>
      </w:r>
      <w:r w:rsidR="001F6846">
        <w:t xml:space="preserve"> </w:t>
      </w:r>
      <w:r w:rsidR="00E3676B">
        <w:fldChar w:fldCharType="begin"/>
      </w:r>
      <w:r w:rsidR="005A2DF7">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5A2DF7">
        <w:rPr>
          <w:noProof/>
        </w:rPr>
        <w:t>[25]</w:t>
      </w:r>
      <w:r w:rsidR="00E3676B">
        <w:fldChar w:fldCharType="end"/>
      </w:r>
      <w:r w:rsidR="00E3676B">
        <w:t>.</w:t>
      </w:r>
      <w:r w:rsidR="002142C7">
        <w:t xml:space="preserve"> </w:t>
      </w:r>
      <w:r w:rsidR="002142C7" w:rsidRPr="002142C7">
        <w:t xml:space="preserve">ActivFORMS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30F6A466" w14:textId="77777777" w:rsidR="00124D18" w:rsidRPr="008B428E" w:rsidRDefault="00124D18" w:rsidP="001D2DC2">
      <w:pPr>
        <w:pStyle w:val="PostHeadPara"/>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619B10BF"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wgMTk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S2FjaGk8L0F1dGhvcj48WWVhcj4y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</w:fldData>
        </w:fldChar>
      </w:r>
      <w:r w:rsidR="005A2DF7">
        <w:instrText xml:space="preserve"> ADDIN EN.CITE </w:instrText>
      </w:r>
      <w:r w:rsidR="005A2DF7">
        <w:fldChar w:fldCharType="begin">
          <w:fldData xml:space="preserve">PEVuZE5vdGU+PENpdGU+PEF1dGhvcj5RdWluPC9BdXRob3I+PFllYXI+MjAxOTwvWWVhcj48UmVj
TnVtPjE4PC9SZWNOdW0+PERpc3BsYXlUZXh0PlsxNywgMTk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S2FjaGk8L0F1dGhvcj48WWVhcj4y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</w:fldData>
        </w:fldChar>
      </w:r>
      <w:r w:rsidR="005A2DF7">
        <w:instrText xml:space="preserve"> ADDIN EN.CITE.DATA </w:instrText>
      </w:r>
      <w:r w:rsidR="005A2DF7">
        <w:fldChar w:fldCharType="end"/>
      </w:r>
      <w:r w:rsidR="00A97EC5">
        <w:fldChar w:fldCharType="separate"/>
      </w:r>
      <w:r w:rsidR="005A2DF7">
        <w:rPr>
          <w:noProof/>
        </w:rPr>
        <w:t>[17, 19,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2ADB2C4C" w:rsidR="0018497F" w:rsidRDefault="00210C04" w:rsidP="00F321EE">
      <w:pPr>
        <w:pStyle w:val="Para"/>
        <w:ind w:firstLine="0"/>
        <w:rPr>
          <w:lang w:eastAsia="en-US"/>
        </w:rPr>
      </w:pPr>
      <w:r>
        <w:rPr>
          <w:lang w:eastAsia="en-US"/>
        </w:rPr>
        <w:t>Quin et al.</w:t>
      </w:r>
      <w:r w:rsidR="005C7750">
        <w:rPr>
          <w:lang w:eastAsia="en-US"/>
        </w:rPr>
        <w:t xml:space="preserve"> </w:t>
      </w:r>
      <w:r w:rsidR="00FF77BE">
        <w:rPr>
          <w:lang w:eastAsia="en-US"/>
        </w:rPr>
        <w:fldChar w:fldCharType="begin"/>
      </w:r>
      <w:r w:rsidR="00FF77BE">
        <w:rPr>
          <w:lang w:eastAsia="en-US"/>
        </w:rPr>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FF77BE">
        <w:rPr>
          <w:lang w:eastAsia="en-US"/>
        </w:rPr>
        <w:fldChar w:fldCharType="separate"/>
      </w:r>
      <w:r w:rsidR="00FF77BE">
        <w:rPr>
          <w:noProof/>
          <w:lang w:eastAsia="en-US"/>
        </w:rPr>
        <w:t>[17]</w:t>
      </w:r>
      <w:r w:rsidR="00FF77BE">
        <w:rPr>
          <w:lang w:eastAsia="en-US"/>
        </w:rPr>
        <w:fldChar w:fldCharType="end"/>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w:t>
      </w:r>
      <w:r w:rsidR="0018497F" w:rsidRPr="0018497F">
        <w:rPr>
          <w:lang w:eastAsia="en-US"/>
        </w:rPr>
        <w:lastRenderedPageBreak/>
        <w:t>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474AD29D" w:rsidR="005C7750" w:rsidRDefault="005C7750" w:rsidP="005C7750">
      <w:pPr>
        <w:pStyle w:val="Para"/>
        <w:rPr>
          <w:lang w:eastAsia="en-US"/>
        </w:rPr>
      </w:pPr>
      <w:r>
        <w:rPr>
          <w:lang w:eastAsia="en-US"/>
        </w:rPr>
        <w:t>In</w:t>
      </w:r>
      <w:r w:rsidR="005864DF">
        <w:rPr>
          <w:lang w:eastAsia="en-US"/>
        </w:rPr>
        <w:t xml:space="preserve"> </w:t>
      </w:r>
      <w:r w:rsidR="005864DF">
        <w:rPr>
          <w:lang w:eastAsia="en-US"/>
        </w:rPr>
        <w:fldChar w:fldCharType="begin"/>
      </w:r>
      <w:r w:rsidR="005A2DF7">
        <w:rPr>
          <w:lang w:eastAsia="en-US"/>
        </w:rPr>
        <w:instrText xml:space="preserve"> ADDIN EN.CITE &lt;EndNote&gt;&lt;Cite&gt;&lt;Author&gt;Weyns&lt;/Author&gt;&lt;Year&gt;2022&lt;/Year&gt;&lt;RecNum&gt;53&lt;/RecNum&gt;&lt;DisplayText&gt;[19]&lt;/DisplayText&gt;&lt;record&gt;&lt;rec-number&gt;53&lt;/rec-number&gt;&lt;foreign-keys&gt;&lt;key app="EN" db-id="feptvsezlze2fked20o5av0u0axrpedxd5fz" timestamp="1701702122"&gt;53&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CM Transactions on Autonomous and Adaptive Systems (TAAS)&lt;/secondary-title&gt;&lt;/titles&gt;&lt;periodical&gt;&lt;full-title&gt;ACM Transactions on Autonomous and Adaptive Systems (TAAS)&lt;/full-title&gt;&lt;/periodical&gt;&lt;pages&gt;1-42&lt;/pages&gt;&lt;volume&gt;17&lt;/volume&gt;&lt;number&gt;1-2&lt;/number&gt;&lt;dates&gt;&lt;year&gt;2022&lt;/year&gt;&lt;/dates&gt;&lt;isbn&gt;1556-4665&lt;/isbn&gt;&lt;urls&gt;&lt;/urls&gt;&lt;/record&gt;&lt;/Cite&gt;&lt;/EndNote&gt;</w:instrText>
      </w:r>
      <w:r w:rsidR="005864DF">
        <w:rPr>
          <w:lang w:eastAsia="en-US"/>
        </w:rPr>
        <w:fldChar w:fldCharType="separate"/>
      </w:r>
      <w:r w:rsidR="005A2DF7">
        <w:rPr>
          <w:noProof/>
          <w:lang w:eastAsia="en-US"/>
        </w:rPr>
        <w:t>[19]</w:t>
      </w:r>
      <w:r w:rsidR="005864DF">
        <w:rPr>
          <w:lang w:eastAsia="en-US"/>
        </w:rPr>
        <w:fldChar w:fldCharType="end"/>
      </w:r>
      <w:r>
        <w:rPr>
          <w:lang w:eastAsia="en-US"/>
        </w:rPr>
        <w:t xml:space="preserve">, a Deep Learning-based </w:t>
      </w:r>
      <w:r w:rsidR="00F93B6D">
        <w:rPr>
          <w:lang w:eastAsia="en-US"/>
        </w:rPr>
        <w:t>method</w:t>
      </w:r>
      <w:r>
        <w:rPr>
          <w:lang w:eastAsia="en-US"/>
        </w:rPr>
        <w:t xml:space="preserve"> is proposed.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4C502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5A2DF7">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5A2DF7">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w:t>
      </w:r>
      <w:r w:rsidR="005B3577" w:rsidRPr="00EB4C1A">
        <w:rPr>
          <w:lang w:eastAsia="en-US"/>
        </w:rPr>
        <w:t>show</w:t>
      </w:r>
      <w:r w:rsidR="00315A59">
        <w:rPr>
          <w:lang w:eastAsia="en-US"/>
        </w:rPr>
        <w:t xml:space="preserve">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39983C7E"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 </w:instrText>
      </w:r>
      <w:r w:rsidR="005A2DF7">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5A2DF7">
        <w:rPr>
          <w:lang w:eastAsia="en-US"/>
        </w:rPr>
        <w:instrText xml:space="preserve"> ADDIN EN.CITE.DATA </w:instrText>
      </w:r>
      <w:r w:rsidR="005A2DF7">
        <w:rPr>
          <w:lang w:eastAsia="en-US"/>
        </w:rPr>
      </w:r>
      <w:r w:rsidR="005A2DF7">
        <w:rPr>
          <w:lang w:eastAsia="en-US"/>
        </w:rPr>
        <w:fldChar w:fldCharType="end"/>
      </w:r>
      <w:r>
        <w:rPr>
          <w:lang w:eastAsia="en-US"/>
        </w:rPr>
        <w:fldChar w:fldCharType="separate"/>
      </w:r>
      <w:r w:rsidR="005A2DF7">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These techniques, such as hill climbing or genetic algorithms, incorporate an element of 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44010356"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fldChar w:fldCharType="separate"/>
      </w:r>
      <w:r w:rsidR="005A2DF7">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30752C5"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 </w:instrText>
      </w:r>
      <w:r w:rsidR="005A2DF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5A2DF7">
        <w:rPr>
          <w:lang w:eastAsia="en-US"/>
        </w:rPr>
        <w:instrText xml:space="preserve"> ADDIN EN.CITE.DATA </w:instrText>
      </w:r>
      <w:r w:rsidR="005A2DF7">
        <w:rPr>
          <w:lang w:eastAsia="en-US"/>
        </w:rPr>
      </w:r>
      <w:r w:rsidR="005A2DF7">
        <w:rPr>
          <w:lang w:eastAsia="en-US"/>
        </w:rPr>
        <w:fldChar w:fldCharType="end"/>
      </w:r>
      <w:r w:rsidR="00DE2087">
        <w:rPr>
          <w:lang w:eastAsia="en-US"/>
        </w:rPr>
        <w:fldChar w:fldCharType="separate"/>
      </w:r>
      <w:r w:rsidR="005A2DF7">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w:t>
      </w:r>
      <w:r w:rsidR="00F77BF0">
        <w:rPr>
          <w:lang w:eastAsia="en-US"/>
        </w:rPr>
        <w:lastRenderedPageBreak/>
        <w:t>(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2670A869"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5A2DF7">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5A2DF7">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w:t>
      </w:r>
      <w:proofErr w:type="spellStart"/>
      <w:r w:rsidR="00F86BA5" w:rsidRPr="00F86BA5">
        <w:rPr>
          <w:lang w:eastAsia="en-US"/>
        </w:rPr>
        <w:t>eg</w:t>
      </w:r>
      <w:proofErr w:type="spellEnd"/>
      <w:r w:rsidR="00F86BA5" w:rsidRPr="00F86BA5">
        <w:rPr>
          <w:lang w:eastAsia="en-US"/>
        </w:rPr>
        <w:t xml:space="preserve">,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3" w:name="_Ref146478551"/>
      <w:r w:rsidR="00D661B8" w:rsidRPr="00D661B8">
        <w:t xml:space="preserve">Classic and deep reinforcement learning-based </w:t>
      </w:r>
      <w:r w:rsidR="00F93B6D">
        <w:t>method</w:t>
      </w:r>
      <w:bookmarkEnd w:id="3"/>
      <w:r w:rsidR="00B904B4">
        <w:t>s</w:t>
      </w:r>
    </w:p>
    <w:p w14:paraId="03294D01" w14:textId="22DA535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5A2DF7">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4E08E490"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5A2DF7">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334E0B74"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5A2DF7">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5A2DF7">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41A0551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5A2DF7">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5A2DF7">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w:t>
      </w:r>
      <w:r w:rsidR="00A52D3C">
        <w:rPr>
          <w:lang w:eastAsia="en-US"/>
        </w:rPr>
        <w:lastRenderedPageBreak/>
        <w:t xml:space="preserve">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1552CC84"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5A2DF7">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33558EDF" w:rsidR="00FF6FE0" w:rsidRDefault="00EF5D59" w:rsidP="009612BB">
      <w:pPr>
        <w:pStyle w:val="Para"/>
        <w:rPr>
          <w:lang w:eastAsia="en-US"/>
        </w:rPr>
      </w:pPr>
      <w:proofErr w:type="spellStart"/>
      <w:r>
        <w:rPr>
          <w:lang w:eastAsia="en-US"/>
        </w:rPr>
        <w:t>Arabnejad</w:t>
      </w:r>
      <w:proofErr w:type="spellEnd"/>
      <w:r>
        <w:rPr>
          <w:lang w:eastAsia="en-US"/>
        </w:rPr>
        <w:t xml:space="preserve"> et al.</w:t>
      </w:r>
      <w:r w:rsidR="005D5A8C">
        <w:rPr>
          <w:lang w:eastAsia="en-US"/>
        </w:rPr>
        <w:t xml:space="preserve"> </w:t>
      </w:r>
      <w:r w:rsidR="002F776A">
        <w:rPr>
          <w:lang w:eastAsia="en-US"/>
        </w:rPr>
        <w:fldChar w:fldCharType="begin"/>
      </w:r>
      <w:r w:rsidR="005A2DF7">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5A2DF7">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01A577BD"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5A2DF7">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5A2DF7">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0B587AD3"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5A2DF7">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5A2DF7">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w:t>
      </w:r>
      <w:r w:rsidR="00D7424A">
        <w:rPr>
          <w:lang w:eastAsia="en-US"/>
        </w:rPr>
        <w:lastRenderedPageBreak/>
        <w:t>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AC4672"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5A2DF7">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5A2DF7">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20635A36"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BB413D">
        <w:t xml:space="preserve">Figure </w:t>
      </w:r>
      <w:r w:rsidR="00BB413D">
        <w:rPr>
          <w:noProof/>
        </w:rPr>
        <w:t>1</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588B5ED7" w:rsidR="00BF1377" w:rsidRDefault="00BF1377" w:rsidP="004A74E5">
      <w:pPr>
        <w:pStyle w:val="FigureCaption"/>
      </w:pPr>
      <w:bookmarkStart w:id="4" w:name="_Ref143854003"/>
      <w:r>
        <w:t xml:space="preserve">Figure </w:t>
      </w:r>
      <w:fldSimple w:instr=" SEQ Figure \* ARABIC ">
        <w:r w:rsidR="00BB413D">
          <w:rPr>
            <w:noProof/>
          </w:rPr>
          <w:t>1</w:t>
        </w:r>
      </w:fldSimple>
      <w:bookmarkEnd w:id="4"/>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61DA562E"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BB413D">
        <w:t xml:space="preserve">Figure </w:t>
      </w:r>
      <w:r w:rsidR="00BB413D">
        <w:rPr>
          <w:noProof/>
        </w:rPr>
        <w:t>2</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w:t>
      </w:r>
      <w:r w:rsidR="00394236">
        <w:rPr>
          <w:lang w:eastAsia="en-US"/>
        </w:rPr>
        <w:t>MAPE-K</w:t>
      </w:r>
      <w:r w:rsidR="00873FA6" w:rsidRPr="00873FA6">
        <w:rPr>
          <w:lang w:eastAsia="en-US"/>
        </w:rPr>
        <w:t xml:space="preserve"> loop. The training DRL module sits on top of the </w:t>
      </w:r>
      <w:r w:rsidR="00394236">
        <w:rPr>
          <w:lang w:eastAsia="en-US"/>
        </w:rPr>
        <w:t>MAPE-K</w:t>
      </w:r>
      <w:r w:rsidR="00873FA6" w:rsidRPr="00873FA6">
        <w:rPr>
          <w:lang w:eastAsia="en-US"/>
        </w:rPr>
        <w:t xml:space="preserve"> loop. The runtime stage works in cycles, each representing an opportunity for the system to perform adaptation. The training process is performed for a certain number of cycles. At the beginning of each training cycle, the monitor component of the </w:t>
      </w:r>
      <w:r w:rsidR="00394236">
        <w:rPr>
          <w:lang w:eastAsia="en-US"/>
        </w:rPr>
        <w:t>MAPE</w:t>
      </w:r>
      <w:r w:rsidR="00873FA6" w:rsidRPr="00873FA6">
        <w:rPr>
          <w:lang w:eastAsia="en-US"/>
        </w:rPr>
        <w:t>-</w:t>
      </w:r>
      <w:r w:rsidR="00394236">
        <w:rPr>
          <w:lang w:eastAsia="en-US"/>
        </w:rPr>
        <w:t>K</w:t>
      </w:r>
      <w:r w:rsidR="00873FA6" w:rsidRPr="00873FA6">
        <w:rPr>
          <w:lang w:eastAsia="en-US"/>
        </w:rPr>
        <w:t xml:space="preserve">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r w:rsidR="00A011CF">
        <w:rPr>
          <w:lang w:eastAsia="en-US"/>
        </w:rPr>
        <w:t>sends</w:t>
      </w:r>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9"/>
                    <a:stretch>
                      <a:fillRect/>
                    </a:stretch>
                  </pic:blipFill>
                  <pic:spPr>
                    <a:xfrm>
                      <a:off x="0" y="0"/>
                      <a:ext cx="5562600" cy="4692650"/>
                    </a:xfrm>
                    <a:prstGeom prst="rect">
                      <a:avLst/>
                    </a:prstGeom>
                  </pic:spPr>
                </pic:pic>
              </a:graphicData>
            </a:graphic>
          </wp:inline>
        </w:drawing>
      </w:r>
    </w:p>
    <w:p w14:paraId="3BA67A7D" w14:textId="5D630586" w:rsidR="00C71641" w:rsidRPr="00C71641" w:rsidRDefault="00C71641" w:rsidP="004A74E5">
      <w:pPr>
        <w:pStyle w:val="FigureCaption"/>
        <w:rPr>
          <w:lang w:eastAsia="en-US"/>
        </w:rPr>
      </w:pPr>
      <w:bookmarkStart w:id="5" w:name="_Ref143854235"/>
      <w:r>
        <w:t xml:space="preserve">Figure </w:t>
      </w:r>
      <w:fldSimple w:instr=" SEQ Figure \* ARABIC ">
        <w:r w:rsidR="00BB413D">
          <w:rPr>
            <w:noProof/>
          </w:rPr>
          <w:t>2</w:t>
        </w:r>
      </w:fldSimple>
      <w:bookmarkEnd w:id="5"/>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0014CEB6"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0"/>
                    <a:stretch>
                      <a:fillRect/>
                    </a:stretch>
                  </pic:blipFill>
                  <pic:spPr>
                    <a:xfrm>
                      <a:off x="0" y="0"/>
                      <a:ext cx="5562600" cy="1788160"/>
                    </a:xfrm>
                    <a:prstGeom prst="rect">
                      <a:avLst/>
                    </a:prstGeom>
                  </pic:spPr>
                </pic:pic>
              </a:graphicData>
            </a:graphic>
          </wp:inline>
        </w:drawing>
      </w:r>
    </w:p>
    <w:p w14:paraId="60EF4C1A" w14:textId="7B4C2D3B" w:rsidR="00083C1E" w:rsidRDefault="00083C1E" w:rsidP="00083C1E">
      <w:pPr>
        <w:pStyle w:val="FigureCaption"/>
      </w:pPr>
      <w:r>
        <w:t xml:space="preserve">Figure </w:t>
      </w:r>
      <w:fldSimple w:instr=" SEQ Figure \* ARABIC ">
        <w:r w:rsidR="00BB413D">
          <w:rPr>
            <w:noProof/>
          </w:rPr>
          <w:t>3</w:t>
        </w:r>
      </w:fldSimple>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57E09BC8"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ActivFORMS execution engine</w:t>
      </w:r>
      <w:r w:rsidR="00366179">
        <w:t xml:space="preserve"> </w:t>
      </w:r>
      <w:r w:rsidR="00366179">
        <w:fldChar w:fldCharType="begin"/>
      </w:r>
      <w:r w:rsidR="005A2DF7">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5A2DF7">
        <w:rPr>
          <w:noProof/>
        </w:rPr>
        <w:t>[44]</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Uppaal-SMC </w:t>
      </w:r>
      <w:r w:rsidR="003343A6">
        <w:fldChar w:fldCharType="begin"/>
      </w:r>
      <w:r w:rsidR="005A2DF7">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5A2DF7">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35CB9EEC"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5A2DF7">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5A2DF7">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5048A07A"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BB413D">
        <w:rPr>
          <w:cs/>
        </w:rPr>
        <w:t>‎</w:t>
      </w:r>
      <w:r w:rsidR="00BB413D">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 xml:space="preserve">For the implementation of the DRL4SAO, we used the </w:t>
      </w:r>
      <w:proofErr w:type="spellStart"/>
      <w:r w:rsidRPr="009C2F2F">
        <w:t>tensorflow</w:t>
      </w:r>
      <w:proofErr w:type="spellEnd"/>
      <w:r w:rsidRPr="009C2F2F">
        <w:t xml:space="preserve">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3C4AFE44" w:rsidR="00B86964" w:rsidRDefault="00B86964" w:rsidP="00B86964">
      <w:pPr>
        <w:pStyle w:val="PostHeadPara"/>
      </w:pPr>
      <w:proofErr w:type="spellStart"/>
      <w:r>
        <w:t>DeltaIoT</w:t>
      </w:r>
      <w:proofErr w:type="spellEnd"/>
      <w:r>
        <w:t xml:space="preserve"> is an Internet-of-Things application developed by </w:t>
      </w:r>
      <w:proofErr w:type="spellStart"/>
      <w:r w:rsidRPr="00BE2FD6">
        <w:t>VersaSense</w:t>
      </w:r>
      <w:proofErr w:type="spellEnd"/>
      <w:r>
        <w:rPr>
          <w:rStyle w:val="FootnoteReference"/>
        </w:rPr>
        <w:footnoteReference w:id="2"/>
      </w:r>
      <w:r>
        <w:t xml:space="preserve">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t xml:space="preserve"> (</w:t>
      </w:r>
      <w:r>
        <w:fldChar w:fldCharType="begin"/>
      </w:r>
      <w:r>
        <w:instrText xml:space="preserve"> REF _Ref143857218 \h </w:instrText>
      </w:r>
      <w:r>
        <w:fldChar w:fldCharType="separate"/>
      </w:r>
      <w:r w:rsidR="00BB413D">
        <w:t xml:space="preserve">Figure </w:t>
      </w:r>
      <w:r w:rsidR="00BB413D">
        <w:rPr>
          <w:noProof/>
        </w:rPr>
        <w:t>4</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proofErr w:type="spellStart"/>
      <w:r>
        <w:t>DeltaIoT</w:t>
      </w:r>
      <w:proofErr w:type="spellEnd"/>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w:t>
      </w:r>
      <w:proofErr w:type="spellStart"/>
      <w:r w:rsidRPr="000355F0">
        <w:rPr>
          <w:lang w:eastAsia="en-US"/>
        </w:rPr>
        <w:t>DelatIoT</w:t>
      </w:r>
      <w:proofErr w:type="spellEnd"/>
      <w:r w:rsidRPr="000355F0">
        <w:rPr>
          <w:lang w:eastAsia="en-US"/>
        </w:rPr>
        <w:t xml:space="preserve">, Network interference varies between −40 dB and +15 dB and traffic loads range from 0 to 10 messages per mote. </w:t>
      </w:r>
    </w:p>
    <w:p w14:paraId="070CD573" w14:textId="29D7A76F" w:rsidR="00B86964" w:rsidRPr="000839DD" w:rsidRDefault="00B86964" w:rsidP="00B86964">
      <w:pPr>
        <w:pStyle w:val="Para"/>
      </w:pPr>
      <w:r w:rsidRPr="0037239D">
        <w:t xml:space="preserve">We </w:t>
      </w:r>
      <w:r>
        <w:t>use</w:t>
      </w:r>
      <w:r w:rsidRPr="0037239D">
        <w:t xml:space="preserve"> two instances of </w:t>
      </w:r>
      <w:proofErr w:type="spellStart"/>
      <w:r w:rsidRPr="0037239D">
        <w:t>DeltaIoT</w:t>
      </w:r>
      <w:proofErr w:type="spellEnd"/>
      <w:r w:rsidRPr="0037239D">
        <w:t xml:space="preserve">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w:t>
      </w:r>
      <w:proofErr w:type="spellStart"/>
      <w:r w:rsidRPr="0037239D">
        <w:t>dB.</w:t>
      </w:r>
      <w:proofErr w:type="spellEnd"/>
      <w:r w:rsidRPr="0037239D">
        <w:t xml:space="preserve">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BB413D" w:rsidRPr="00D703B3">
        <w:t xml:space="preserve">Figure </w:t>
      </w:r>
      <w:r w:rsidR="00BB413D">
        <w:t>5</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76A988FF" w:rsidR="00B86964" w:rsidRDefault="00B86964" w:rsidP="00B86964">
      <w:pPr>
        <w:pStyle w:val="FigureCaption"/>
      </w:pPr>
      <w:bookmarkStart w:id="6" w:name="_Ref143857218"/>
      <w:r>
        <w:t xml:space="preserve">Figure </w:t>
      </w:r>
      <w:fldSimple w:instr=" SEQ Figure \* ARABIC ">
        <w:r w:rsidR="00BB413D">
          <w:rPr>
            <w:noProof/>
          </w:rPr>
          <w:t>4</w:t>
        </w:r>
      </w:fldSimple>
      <w:bookmarkEnd w:id="6"/>
      <w:r>
        <w:t xml:space="preserve">: DeltaIoTv1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2"/>
                    <a:stretch>
                      <a:fillRect/>
                    </a:stretch>
                  </pic:blipFill>
                  <pic:spPr>
                    <a:xfrm>
                      <a:off x="0" y="0"/>
                      <a:ext cx="5562600" cy="2508885"/>
                    </a:xfrm>
                    <a:prstGeom prst="rect">
                      <a:avLst/>
                    </a:prstGeom>
                  </pic:spPr>
                </pic:pic>
              </a:graphicData>
            </a:graphic>
          </wp:inline>
        </w:drawing>
      </w:r>
    </w:p>
    <w:p w14:paraId="3A721A78" w14:textId="376EA61F" w:rsidR="00F0587A" w:rsidRDefault="00B86964" w:rsidP="00F0587A">
      <w:pPr>
        <w:pStyle w:val="FigureCaption"/>
      </w:pPr>
      <w:bookmarkStart w:id="7" w:name="_Ref143853987"/>
      <w:r w:rsidRPr="00D703B3">
        <w:t xml:space="preserve">Figure </w:t>
      </w:r>
      <w:fldSimple w:instr=" SEQ Figure \* ARABIC ">
        <w:r w:rsidR="00BB413D">
          <w:rPr>
            <w:noProof/>
          </w:rPr>
          <w:t>5</w:t>
        </w:r>
      </w:fldSimple>
      <w:bookmarkEnd w:id="7"/>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t>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t>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Pr>
          <w:szCs w:val="24"/>
        </w:rPr>
        <w:t>4)</w:t>
      </w:r>
    </w:p>
    <w:p w14:paraId="57B6A05D" w14:textId="649E166D" w:rsidR="00F712A0" w:rsidRPr="00E7508C" w:rsidRDefault="00F712A0" w:rsidP="00F712A0">
      <w:pPr>
        <w:pStyle w:val="Para"/>
      </w:pPr>
      <w:r>
        <w:fldChar w:fldCharType="begin"/>
      </w:r>
      <w:r>
        <w:instrText xml:space="preserve"> REF _Ref143862663 \h </w:instrText>
      </w:r>
      <w:r>
        <w:fldChar w:fldCharType="separate"/>
      </w:r>
      <w:r w:rsidR="00BB413D" w:rsidRPr="003C0A5C">
        <w:t xml:space="preserve">Table </w:t>
      </w:r>
      <w:r w:rsidR="00BB413D">
        <w:rPr>
          <w:noProof/>
        </w:rPr>
        <w:t>1</w:t>
      </w:r>
      <w:r>
        <w:fldChar w:fldCharType="end"/>
      </w:r>
      <w:r w:rsidRPr="00C17503">
        <w:t xml:space="preserve"> shows the adaptation goals used for the evaluation of </w:t>
      </w:r>
      <w:proofErr w:type="spellStart"/>
      <w:r w:rsidRPr="00C17503">
        <w:t>DeltaIoT</w:t>
      </w:r>
      <w:proofErr w:type="spellEnd"/>
      <w:r w:rsidRPr="00C17503">
        <w:t>: TTS (2 Threshold goals and 1 Set-point goal)</w:t>
      </w:r>
      <w:r>
        <w:t>, TT (2 Threshold goals)</w:t>
      </w:r>
      <w:r w:rsidRPr="00C17503">
        <w:t>.</w:t>
      </w:r>
    </w:p>
    <w:p w14:paraId="14330068" w14:textId="71D964A3" w:rsidR="00F712A0" w:rsidRPr="003C0A5C" w:rsidRDefault="00F712A0" w:rsidP="00F712A0">
      <w:pPr>
        <w:pStyle w:val="TableCaption"/>
      </w:pPr>
      <w:bookmarkStart w:id="8" w:name="_Ref143862663"/>
      <w:r w:rsidRPr="003C0A5C">
        <w:t xml:space="preserve">Table </w:t>
      </w:r>
      <w:fldSimple w:instr=" SEQ Table \* ARABIC ">
        <w:r w:rsidR="00BB413D">
          <w:rPr>
            <w:noProof/>
          </w:rPr>
          <w:t>1</w:t>
        </w:r>
      </w:fldSimple>
      <w:bookmarkEnd w:id="8"/>
      <w:r w:rsidRPr="003C0A5C">
        <w:t>: Overview of adaptation goals used for the evaluation of DeltaIoTv1</w:t>
      </w:r>
      <w:r>
        <w:t xml:space="preserve"> and DeltaIoTv2 </w:t>
      </w:r>
      <w:r>
        <w:fldChar w:fldCharType="begin"/>
      </w:r>
      <w:r w:rsidR="005A2DF7">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sidR="005A2DF7">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0F46F774" w:rsidR="00F712A0" w:rsidRPr="003C0A5C" w:rsidRDefault="00F712A0" w:rsidP="00FC1C6F">
            <w:pPr>
              <w:pStyle w:val="ParaContinue"/>
            </w:pPr>
            <w:r w:rsidRPr="003C0A5C">
              <w:t>TT</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370E82B5" w:rsidR="00F712A0" w:rsidRPr="003C0A5C" w:rsidRDefault="00F712A0" w:rsidP="00FC1C6F">
            <w:pPr>
              <w:pStyle w:val="ParaContinue"/>
            </w:pPr>
            <w:r w:rsidRPr="003C0A5C">
              <w:t xml:space="preserve">T2: LA &lt; </w:t>
            </w:r>
            <w:r w:rsidR="00DD0589">
              <w:t>5</w:t>
            </w:r>
            <w:r w:rsidRPr="003C0A5C">
              <w:t>%</w:t>
            </w:r>
          </w:p>
          <w:p w14:paraId="11906E9C" w14:textId="308FC647" w:rsidR="00F712A0" w:rsidRPr="003C0A5C" w:rsidRDefault="00F712A0" w:rsidP="00FC1C6F">
            <w:pPr>
              <w:pStyle w:val="ParaContinue"/>
            </w:pPr>
          </w:p>
        </w:tc>
        <w:tc>
          <w:tcPr>
            <w:tcW w:w="2598" w:type="dxa"/>
            <w:tcBorders>
              <w:top w:val="single" w:sz="4" w:space="0" w:color="auto"/>
              <w:left w:val="single" w:sz="4" w:space="0" w:color="auto"/>
              <w:bottom w:val="single" w:sz="4" w:space="0" w:color="auto"/>
              <w:right w:val="single" w:sz="4" w:space="0" w:color="auto"/>
            </w:tcBorders>
          </w:tcPr>
          <w:p w14:paraId="6CF00593" w14:textId="77777777" w:rsidR="00F712A0" w:rsidRPr="003C0A5C" w:rsidRDefault="00F712A0" w:rsidP="00FC1C6F">
            <w:pPr>
              <w:pStyle w:val="ParaContinue"/>
            </w:pPr>
            <w:r w:rsidRPr="003C0A5C">
              <w:t>T1: PL &lt; 10%</w:t>
            </w:r>
          </w:p>
          <w:p w14:paraId="4F12CD5D" w14:textId="10D20625" w:rsidR="00F712A0" w:rsidRPr="003C0A5C" w:rsidRDefault="00F712A0" w:rsidP="00FC1C6F">
            <w:pPr>
              <w:pStyle w:val="ParaContinue"/>
            </w:pPr>
            <w:r w:rsidRPr="003C0A5C">
              <w:t xml:space="preserve">T2: LA &lt; </w:t>
            </w:r>
            <w:r w:rsidR="00DD0589">
              <w:t>5</w:t>
            </w:r>
            <w:r w:rsidRPr="003C0A5C">
              <w:t>%</w:t>
            </w:r>
          </w:p>
          <w:p w14:paraId="1F5D5775" w14:textId="16B660EC" w:rsidR="00F712A0" w:rsidRPr="003C0A5C" w:rsidRDefault="00F712A0" w:rsidP="00FC1C6F">
            <w:pPr>
              <w:pStyle w:val="ParaContinue"/>
            </w:pP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1D2A3B79"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w:t>
      </w:r>
      <w:proofErr w:type="gramStart"/>
      <w:r w:rsidRPr="00A2749C">
        <w:t>metrics</w:t>
      </w:r>
      <w:r w:rsidR="005864DF">
        <w:t xml:space="preserve"> </w:t>
      </w:r>
      <w:r w:rsidRPr="00A2749C">
        <w:t>:</w:t>
      </w:r>
      <w:proofErr w:type="gramEnd"/>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lastRenderedPageBreak/>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0E3A36C3" w:rsidR="00DB48C5" w:rsidRPr="00434FC1" w:rsidRDefault="00F33330" w:rsidP="005F4A90">
      <w:pPr>
        <w:pStyle w:val="PostHeadPara"/>
      </w:pPr>
      <w:r>
        <w:t xml:space="preserve">    (4) </w:t>
      </w:r>
      <w:r w:rsidR="00DA1454">
        <w:rPr>
          <w:rFonts w:eastAsiaTheme="minorHAnsi"/>
          <w:bCs/>
          <w:i/>
          <w:lang w:eastAsia="ja-JP"/>
        </w:rPr>
        <w:t>Penalty distance</w:t>
      </w:r>
      <w:r w:rsidR="00224828">
        <w:rPr>
          <w:rFonts w:eastAsiaTheme="minorHAnsi"/>
          <w:bCs/>
          <w:i/>
          <w:lang w:eastAsia="ja-JP"/>
        </w:rPr>
        <w:t xml:space="preserve"> (</w:t>
      </w:r>
      <w:r w:rsidR="00DA1454">
        <w:rPr>
          <w:rFonts w:eastAsiaTheme="minorHAnsi"/>
          <w:bCs/>
          <w:i/>
          <w:lang w:eastAsia="ja-JP"/>
        </w:rPr>
        <w:t>PD</w:t>
      </w:r>
      <w:r w:rsidR="00224828">
        <w:rPr>
          <w:rFonts w:eastAsiaTheme="minorHAnsi"/>
          <w:bCs/>
          <w:i/>
          <w:lang w:eastAsia="ja-JP"/>
        </w:rPr>
        <w:t>)</w:t>
      </w:r>
      <w:r w:rsidR="000D7E2E" w:rsidRPr="000D7E2E">
        <w:t xml:space="preserve"> </w:t>
      </w:r>
      <w:r w:rsidR="0036224F" w:rsidRPr="0036224F">
        <w:t xml:space="preserve">refers to the tendency that the method </w:t>
      </w:r>
      <w:r w:rsidR="0036224F">
        <w:t>chooses an adaptation option</w:t>
      </w:r>
      <w:r w:rsidR="0036224F" w:rsidRPr="0036224F">
        <w:t xml:space="preserve"> with little or no penalty on the quality </w:t>
      </w:r>
      <w:r w:rsidR="0036224F">
        <w:t>properties</w:t>
      </w:r>
      <w:r w:rsidR="0036224F" w:rsidRPr="0036224F">
        <w:t xml:space="preserve"> that are the subject of adaptation, compared to an ideal solution where </w:t>
      </w:r>
      <w:r w:rsidR="0036224F">
        <w:t>the whole adaptation space</w:t>
      </w:r>
      <w:r w:rsidR="0036224F" w:rsidRPr="0036224F">
        <w:t xml:space="preserve"> is </w:t>
      </w:r>
      <w:r w:rsidR="0036224F">
        <w:t>analyzed</w:t>
      </w:r>
      <w:r w:rsidR="0036224F" w:rsidRPr="0036224F">
        <w:t xml:space="preserve">. </w:t>
      </w:r>
      <w:r w:rsidR="00DA1454">
        <w:t>Here, distance</w:t>
      </w:r>
      <w:r w:rsidR="0036224F" w:rsidRPr="0036224F">
        <w:t xml:space="preserve"> refers to the difference in the mean values of the relevant quality </w:t>
      </w:r>
      <w:r w:rsidR="00DA1454">
        <w:t>properties</w:t>
      </w:r>
      <w:r w:rsidR="0036224F" w:rsidRPr="0036224F">
        <w:t xml:space="preserve"> over time with and without learning</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7B736598"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BB413D" w:rsidRPr="005C483C">
        <w:t xml:space="preserve">Table </w:t>
      </w:r>
      <w:r w:rsidR="00BB413D">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w:t>
      </w:r>
      <w:r w:rsidR="00E94C0B">
        <w:t>,</w:t>
      </w:r>
      <w:r w:rsidR="00A22265" w:rsidRPr="00A22265">
        <w:t>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BB413D">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BB413D">
        <w:t xml:space="preserve">Figure </w:t>
      </w:r>
      <w:r w:rsidR="00BB413D">
        <w:rPr>
          <w:noProof/>
        </w:rPr>
        <w:t>6</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BB413D">
        <w:t xml:space="preserve">Figure </w:t>
      </w:r>
      <w:r w:rsidR="00BB413D">
        <w:rPr>
          <w:noProof/>
        </w:rPr>
        <w:t>7</w:t>
      </w:r>
      <w:r w:rsidR="00DA36A5">
        <w:fldChar w:fldCharType="end"/>
      </w:r>
      <w:r w:rsidR="001B0C80">
        <w:t xml:space="preserve"> </w:t>
      </w:r>
      <w:r w:rsidR="00DD40F0" w:rsidRPr="00434FC1">
        <w:t>show the result</w:t>
      </w:r>
      <w:r w:rsidR="00600264">
        <w:t>s with respect to quality properties</w:t>
      </w:r>
      <w:r w:rsidR="00DD40F0" w:rsidRPr="00434FC1">
        <w:t>.</w:t>
      </w:r>
    </w:p>
    <w:p w14:paraId="536239F5" w14:textId="4E898002" w:rsidR="005C5283" w:rsidRPr="00315EC2" w:rsidRDefault="00AA5726" w:rsidP="00315EC2">
      <w:pPr>
        <w:pStyle w:val="Para"/>
      </w:pPr>
      <w:r>
        <w:t xml:space="preserve">In </w:t>
      </w:r>
      <w:r>
        <w:rPr>
          <w:lang w:eastAsia="en-US"/>
        </w:rPr>
        <w:t>order</w:t>
      </w:r>
      <w:r>
        <w:t xml:space="preserve"> to explain the process of selecting the best DRL model. we</w:t>
      </w:r>
      <w:r w:rsidR="00A54838">
        <w:t xml:space="preserve"> </w:t>
      </w:r>
      <w:r>
        <w:t>c</w:t>
      </w:r>
      <w:r w:rsidR="00717BA8" w:rsidRPr="00717BA8">
        <w:t xml:space="preserve">onsider the case where the LR value is set to </w:t>
      </w:r>
      <w:r>
        <w:t>1e-</w:t>
      </w:r>
      <w:r w:rsidR="00652252">
        <w:t>4</w:t>
      </w:r>
      <w:r w:rsidR="00717BA8" w:rsidRPr="00717BA8">
        <w:t xml:space="preserve">. After the first 10,000 training steps, the evaluation step is performed and since it is the first </w:t>
      </w:r>
      <w:r w:rsidR="003A2CAA">
        <w:t xml:space="preserve">evaluation </w:t>
      </w:r>
      <w:r w:rsidR="00717BA8" w:rsidRPr="00717BA8">
        <w:t>model and there is no previous model to compare it with, it is saved as the best model obtained so far. Then a second evaluation is performed 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BB413D">
        <w:t xml:space="preserve">Figure </w:t>
      </w:r>
      <w:r w:rsidR="00BB413D">
        <w:rPr>
          <w:noProof/>
        </w:rPr>
        <w:t>6</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BB413D">
        <w:t>Figure 6</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BB413D">
        <w:t xml:space="preserve">Figure </w:t>
      </w:r>
      <w:r w:rsidR="00BB413D">
        <w:rPr>
          <w:noProof/>
        </w:rPr>
        <w:t>6</w:t>
      </w:r>
      <w:r w:rsidR="00220ADD">
        <w:fldChar w:fldCharType="end"/>
      </w:r>
      <w:r w:rsidR="00220ADD">
        <w:fldChar w:fldCharType="begin"/>
      </w:r>
      <w:r w:rsidR="00220ADD">
        <w:instrText xml:space="preserve"> REF _Ref152320831 \h </w:instrText>
      </w:r>
      <w:r w:rsidR="00220ADD">
        <w:fldChar w:fldCharType="separate"/>
      </w:r>
      <w:r w:rsidR="00BB413D">
        <w:t xml:space="preserve">Figure </w:t>
      </w:r>
      <w:r w:rsidR="00BB413D">
        <w:rPr>
          <w:noProof/>
        </w:rPr>
        <w:t>7</w:t>
      </w:r>
      <w:r w:rsidR="00220ADD">
        <w:fldChar w:fldCharType="end"/>
      </w:r>
      <w:r w:rsidR="00263BD0">
        <w:t xml:space="preserve"> </w:t>
      </w:r>
      <w:r w:rsidR="00A5249C">
        <w:t>,i</w:t>
      </w:r>
      <w:r w:rsidR="00A5249C" w:rsidRPr="00434FC1">
        <w:t xml:space="preserve">t can be observed </w:t>
      </w:r>
      <w:r w:rsidR="00220ADD">
        <w:t>that</w:t>
      </w:r>
      <w:r w:rsidR="006270EE">
        <w:t xml:space="preserve">, 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chosen, if packet loss is more </w:t>
      </w:r>
      <w:r w:rsidR="00220ADD">
        <w:lastRenderedPageBreak/>
        <w:t>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4624 \h </w:instrText>
      </w:r>
      <w:r w:rsidR="00476F32" w:rsidRPr="00434FC1">
        <w:instrText xml:space="preserve"> \* MERGEFORMAT </w:instrText>
      </w:r>
      <w:r w:rsidR="006D3DD0" w:rsidRPr="00434FC1">
        <w:fldChar w:fldCharType="separate"/>
      </w:r>
      <w:r w:rsidR="00BB413D">
        <w:rPr>
          <w:noProof/>
        </w:rPr>
        <w:t>Table</w:t>
      </w:r>
      <w:r w:rsidR="00BB413D">
        <w:t xml:space="preserve"> </w:t>
      </w:r>
      <w:r w:rsidR="00BB413D">
        <w:rPr>
          <w:noProof/>
        </w:rPr>
        <w:t>4</w:t>
      </w:r>
      <w:r w:rsidR="006D3DD0" w:rsidRPr="00434FC1">
        <w:fldChar w:fldCharType="end"/>
      </w:r>
      <w:r w:rsidR="006D3DD0" w:rsidRPr="00434FC1">
        <w:t xml:space="preserve"> and </w:t>
      </w:r>
      <w:r w:rsidR="006D3DD0" w:rsidRPr="00434FC1">
        <w:fldChar w:fldCharType="begin"/>
      </w:r>
      <w:r w:rsidR="006D3DD0" w:rsidRPr="00434FC1">
        <w:instrText xml:space="preserve"> REF _Ref148724735 \h </w:instrText>
      </w:r>
      <w:r w:rsidR="00476F32" w:rsidRPr="00434FC1">
        <w:instrText xml:space="preserve"> \* MERGEFORMAT </w:instrText>
      </w:r>
      <w:r w:rsidR="006D3DD0" w:rsidRPr="00434FC1">
        <w:fldChar w:fldCharType="separate"/>
      </w:r>
      <w:r w:rsidR="00BB413D">
        <w:rPr>
          <w:noProof/>
        </w:rPr>
        <w:t>Table</w:t>
      </w:r>
      <w:r w:rsidR="00BB413D">
        <w:t xml:space="preserve"> </w:t>
      </w:r>
      <w:r w:rsidR="00BB413D">
        <w:rPr>
          <w:noProof/>
        </w:rPr>
        <w:t>5</w:t>
      </w:r>
      <w:r w:rsidR="006D3DD0" w:rsidRPr="00434FC1">
        <w:fldChar w:fldCharType="end"/>
      </w:r>
      <w:r w:rsidR="006D3DD0" w:rsidRPr="00AC0109">
        <w:rPr>
          <w:color w:val="FF0000"/>
        </w:rPr>
        <w:t>.</w:t>
      </w:r>
    </w:p>
    <w:p w14:paraId="4FCEE0C2" w14:textId="3994D9DC" w:rsidR="008B1D7A" w:rsidRPr="005C483C" w:rsidRDefault="008B1D7A" w:rsidP="008B1D7A">
      <w:pPr>
        <w:pStyle w:val="TableCaption"/>
      </w:pPr>
      <w:bookmarkStart w:id="9" w:name="_Ref147212884"/>
      <w:r w:rsidRPr="005C483C">
        <w:t xml:space="preserve">Table </w:t>
      </w:r>
      <w:fldSimple w:instr=" SEQ Table \* ARABIC ">
        <w:r w:rsidR="00BB413D">
          <w:rPr>
            <w:noProof/>
          </w:rPr>
          <w:t>2</w:t>
        </w:r>
      </w:fldSimple>
      <w:bookmarkEnd w:id="9"/>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2CE0AB1B" w:rsidR="003A45C7" w:rsidRDefault="003A45C7" w:rsidP="003A45C7">
      <w:pPr>
        <w:pStyle w:val="TableCaption"/>
      </w:pPr>
      <w:bookmarkStart w:id="10" w:name="_Ref147477336"/>
      <w:r>
        <w:t xml:space="preserve">Table </w:t>
      </w:r>
      <w:fldSimple w:instr=" SEQ Table \* ARABIC ">
        <w:r w:rsidR="00BB413D">
          <w:rPr>
            <w:noProof/>
          </w:rPr>
          <w:t>3</w:t>
        </w:r>
      </w:fldSimple>
      <w:bookmarkEnd w:id="10"/>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3"/>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4"/>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5"/>
                    <a:stretch>
                      <a:fillRect/>
                    </a:stretch>
                  </pic:blipFill>
                  <pic:spPr>
                    <a:xfrm>
                      <a:off x="0" y="0"/>
                      <a:ext cx="5618480" cy="1412875"/>
                    </a:xfrm>
                    <a:prstGeom prst="rect">
                      <a:avLst/>
                    </a:prstGeom>
                  </pic:spPr>
                </pic:pic>
              </a:graphicData>
            </a:graphic>
          </wp:inline>
        </w:drawing>
      </w:r>
      <w:r w:rsidRPr="00C94BE7">
        <w:rPr>
          <w:noProof/>
        </w:rPr>
        <w:t xml:space="preserve"> </w:t>
      </w:r>
      <w:r w:rsidRPr="003A2CAA">
        <w:rPr>
          <w:noProof/>
        </w:rPr>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6"/>
                    <a:stretch>
                      <a:fillRect/>
                    </a:stretch>
                  </pic:blipFill>
                  <pic:spPr>
                    <a:xfrm>
                      <a:off x="0" y="0"/>
                      <a:ext cx="5593080" cy="1393190"/>
                    </a:xfrm>
                    <a:prstGeom prst="rect">
                      <a:avLst/>
                    </a:prstGeom>
                  </pic:spPr>
                </pic:pic>
              </a:graphicData>
            </a:graphic>
          </wp:inline>
        </w:drawing>
      </w:r>
    </w:p>
    <w:p w14:paraId="05BDD663" w14:textId="16C0581B" w:rsidR="002A4B47" w:rsidRDefault="002A4B47" w:rsidP="002A4B47">
      <w:pPr>
        <w:pStyle w:val="FigureCaption"/>
      </w:pPr>
      <w:bookmarkStart w:id="11" w:name="_Ref148627435"/>
      <w:r>
        <w:t xml:space="preserve">Figure </w:t>
      </w:r>
      <w:fldSimple w:instr=" SEQ Figure \* ARABIC ">
        <w:r w:rsidR="00BB413D">
          <w:rPr>
            <w:noProof/>
          </w:rPr>
          <w:t>6</w:t>
        </w:r>
      </w:fldSimple>
      <w:bookmarkEnd w:id="11"/>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rPr>
          <w:noProof/>
        </w:rPr>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7"/>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18"/>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2"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9"/>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20"/>
                    <a:stretch>
                      <a:fillRect/>
                    </a:stretch>
                  </pic:blipFill>
                  <pic:spPr>
                    <a:xfrm>
                      <a:off x="0" y="0"/>
                      <a:ext cx="5562600" cy="1403350"/>
                    </a:xfrm>
                    <a:prstGeom prst="rect">
                      <a:avLst/>
                    </a:prstGeom>
                  </pic:spPr>
                </pic:pic>
              </a:graphicData>
            </a:graphic>
          </wp:inline>
        </w:drawing>
      </w:r>
    </w:p>
    <w:p w14:paraId="02E709CA" w14:textId="2B780904" w:rsidR="006E2F1B" w:rsidRDefault="00535B27" w:rsidP="00535B27">
      <w:pPr>
        <w:pStyle w:val="FigureCaption"/>
      </w:pPr>
      <w:bookmarkStart w:id="13" w:name="_Ref152320831"/>
      <w:r>
        <w:t xml:space="preserve">Figure </w:t>
      </w:r>
      <w:fldSimple w:instr=" SEQ Figure \* ARABIC ">
        <w:r w:rsidR="00BB413D">
          <w:rPr>
            <w:noProof/>
          </w:rPr>
          <w:t>7</w:t>
        </w:r>
      </w:fldSimple>
      <w:bookmarkEnd w:id="13"/>
      <w:r>
        <w:t>: Values of different quality properties when experimenting with different LR values for DeltaIoTv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2"/>
    <w:p w14:paraId="19AB5D7A" w14:textId="5FA2591E" w:rsidR="008A05B6" w:rsidRDefault="008A05B6" w:rsidP="008A05B6">
      <w:pPr>
        <w:pStyle w:val="TableCaption"/>
      </w:pPr>
      <w:r>
        <w:lastRenderedPageBreak/>
        <w:t>Table 4: Hyper-parameters used when experimenting with 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684ACACC" w:rsidR="00D0105C" w:rsidRPr="00615B2A" w:rsidRDefault="00D0105C" w:rsidP="00D0105C">
      <w:pPr>
        <w:pStyle w:val="TableCaption"/>
        <w:rPr>
          <w:rFonts w:cstheme="minorBidi"/>
          <w:rtl/>
          <w:lang w:bidi="fa-IR"/>
        </w:rPr>
      </w:pPr>
      <w:bookmarkStart w:id="14" w:name="_Ref148724624"/>
      <w:r>
        <w:t xml:space="preserve">Table </w:t>
      </w:r>
      <w:fldSimple w:instr=" SEQ Table \* ARABIC ">
        <w:r w:rsidR="00BB413D">
          <w:rPr>
            <w:noProof/>
          </w:rPr>
          <w:t>4</w:t>
        </w:r>
      </w:fldSimple>
      <w:bookmarkEnd w:id="14"/>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274A4EC1" w:rsidR="005F64C2" w:rsidRPr="00615B2A" w:rsidRDefault="005F64C2" w:rsidP="005F64C2">
      <w:pPr>
        <w:pStyle w:val="TableCaption"/>
        <w:rPr>
          <w:rFonts w:cstheme="minorBidi"/>
          <w:rtl/>
          <w:lang w:bidi="fa-IR"/>
        </w:rPr>
      </w:pPr>
      <w:bookmarkStart w:id="15" w:name="_Ref148724735"/>
      <w:r>
        <w:t xml:space="preserve">Table </w:t>
      </w:r>
      <w:fldSimple w:instr=" SEQ Table \* ARABIC ">
        <w:r w:rsidR="00BB413D">
          <w:rPr>
            <w:noProof/>
          </w:rPr>
          <w:t>5</w:t>
        </w:r>
      </w:fldSimple>
      <w:bookmarkEnd w:id="15"/>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Pr="00457074" w:rsidRDefault="007C157F" w:rsidP="00614123">
            <w:pPr>
              <w:pStyle w:val="PostHeadPara"/>
              <w:jc w:val="center"/>
              <w:rPr>
                <w:rFonts w:cstheme="minorBidi"/>
                <w:rtl/>
                <w:lang w:bidi="fa-IR"/>
              </w:rPr>
            </w:pPr>
            <w:r>
              <w:t>0</w:t>
            </w:r>
            <w:r w:rsidR="00614123">
              <w:t>.3</w:t>
            </w:r>
            <w:r>
              <w:t>6</w:t>
            </w:r>
          </w:p>
        </w:tc>
      </w:tr>
    </w:tbl>
    <w:p w14:paraId="603F7D6E" w14:textId="0F74E06D" w:rsidR="00AD5E45" w:rsidRDefault="00AD5E45" w:rsidP="00911CB3">
      <w:pPr>
        <w:pStyle w:val="Image"/>
      </w:pPr>
    </w:p>
    <w:p w14:paraId="4346587B" w14:textId="27B5BB8D"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w:t>
      </w:r>
      <w:proofErr w:type="spellStart"/>
      <w:r w:rsidRPr="006D4F8D">
        <w:t>DeltaIoT</w:t>
      </w:r>
      <w:proofErr w:type="spellEnd"/>
      <w:r w:rsidRPr="006D4F8D">
        <w:t xml:space="preserve">. </w:t>
      </w:r>
      <w:r w:rsidRPr="006D4F8D">
        <w:fldChar w:fldCharType="begin"/>
      </w:r>
      <w:r w:rsidRPr="006D4F8D">
        <w:instrText xml:space="preserve"> REF _Ref147214237 \h </w:instrText>
      </w:r>
      <w:r w:rsidR="006D4F8D">
        <w:instrText xml:space="preserve"> \* MERGEFORMAT </w:instrText>
      </w:r>
      <w:r w:rsidRPr="006D4F8D">
        <w:fldChar w:fldCharType="separate"/>
      </w:r>
      <w:r w:rsidR="00BB413D">
        <w:t>Table 6</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w:t>
      </w:r>
      <w:proofErr w:type="spellStart"/>
      <w:r w:rsidRPr="006D4F8D">
        <w:t>DelatIoT</w:t>
      </w:r>
      <w:proofErr w:type="spellEnd"/>
      <w:r w:rsidRPr="006D4F8D">
        <w:t xml:space="preserve">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654B8978" w:rsidR="005C483C" w:rsidRDefault="005C483C" w:rsidP="005C483C">
      <w:pPr>
        <w:pStyle w:val="TableCaption"/>
      </w:pPr>
      <w:bookmarkStart w:id="16" w:name="_Ref147214237"/>
      <w:r>
        <w:t xml:space="preserve">Table </w:t>
      </w:r>
      <w:fldSimple w:instr=" SEQ Table \* ARABIC ">
        <w:r w:rsidR="00BB413D">
          <w:rPr>
            <w:noProof/>
          </w:rPr>
          <w:t>6</w:t>
        </w:r>
      </w:fldSimple>
      <w:bookmarkEnd w:id="16"/>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165"/>
        <w:gridCol w:w="1080"/>
        <w:gridCol w:w="729"/>
        <w:gridCol w:w="962"/>
        <w:gridCol w:w="649"/>
        <w:gridCol w:w="810"/>
      </w:tblGrid>
      <w:tr w:rsidR="005F4A90" w14:paraId="3113A737" w14:textId="77777777" w:rsidTr="00117E1A">
        <w:trPr>
          <w:jc w:val="center"/>
        </w:trPr>
        <w:tc>
          <w:tcPr>
            <w:tcW w:w="1165" w:type="dxa"/>
          </w:tcPr>
          <w:p w14:paraId="43ECCEC9" w14:textId="20111C37" w:rsidR="005F4A90" w:rsidRPr="00231271" w:rsidRDefault="00117E1A" w:rsidP="005F4A90">
            <w:pPr>
              <w:pStyle w:val="PostHeadPara"/>
              <w:jc w:val="center"/>
              <w:rPr>
                <w:b/>
                <w:bCs/>
              </w:rPr>
            </w:pPr>
            <w:r>
              <w:rPr>
                <w:b/>
                <w:bCs/>
              </w:rPr>
              <w:t>Case study</w:t>
            </w:r>
          </w:p>
        </w:tc>
        <w:tc>
          <w:tcPr>
            <w:tcW w:w="1080"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3150" w:type="dxa"/>
            <w:gridSpan w:val="4"/>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117E1A" w14:paraId="1F4ED5CD" w14:textId="77777777" w:rsidTr="00117E1A">
        <w:trPr>
          <w:jc w:val="center"/>
        </w:trPr>
        <w:tc>
          <w:tcPr>
            <w:tcW w:w="2245" w:type="dxa"/>
            <w:gridSpan w:val="2"/>
          </w:tcPr>
          <w:p w14:paraId="352FB886" w14:textId="77777777" w:rsidR="00117E1A" w:rsidRDefault="00117E1A" w:rsidP="005F4A90">
            <w:pPr>
              <w:pStyle w:val="PostHeadPara"/>
              <w:jc w:val="center"/>
            </w:pPr>
          </w:p>
        </w:tc>
        <w:tc>
          <w:tcPr>
            <w:tcW w:w="729" w:type="dxa"/>
          </w:tcPr>
          <w:p w14:paraId="02C6C925" w14:textId="52755E1C" w:rsidR="00117E1A" w:rsidRDefault="00117E1A" w:rsidP="005F4A90">
            <w:pPr>
              <w:pStyle w:val="PostHeadPara"/>
              <w:jc w:val="center"/>
            </w:pPr>
            <w:r>
              <w:t>LR</w:t>
            </w:r>
          </w:p>
        </w:tc>
        <w:tc>
          <w:tcPr>
            <w:tcW w:w="962" w:type="dxa"/>
          </w:tcPr>
          <w:p w14:paraId="1F1F4977" w14:textId="0167CE2D" w:rsidR="00117E1A" w:rsidRDefault="00117E1A" w:rsidP="005F4A90">
            <w:pPr>
              <w:pStyle w:val="PostHeadPara"/>
              <w:jc w:val="center"/>
            </w:pPr>
            <w:r>
              <w:t>DF</w:t>
            </w:r>
          </w:p>
        </w:tc>
        <w:tc>
          <w:tcPr>
            <w:tcW w:w="649" w:type="dxa"/>
          </w:tcPr>
          <w:p w14:paraId="0E52167B" w14:textId="0A04637C" w:rsidR="00117E1A" w:rsidRDefault="00117E1A" w:rsidP="005F4A90">
            <w:pPr>
              <w:pStyle w:val="PostHeadPara"/>
              <w:jc w:val="center"/>
            </w:pPr>
            <w:r>
              <w:t>EDR</w:t>
            </w:r>
          </w:p>
        </w:tc>
        <w:tc>
          <w:tcPr>
            <w:tcW w:w="810" w:type="dxa"/>
          </w:tcPr>
          <w:p w14:paraId="40FD8C5E" w14:textId="530B0E0E" w:rsidR="00117E1A" w:rsidRDefault="00117E1A" w:rsidP="005F4A90">
            <w:pPr>
              <w:pStyle w:val="PostHeadPara"/>
              <w:jc w:val="center"/>
            </w:pPr>
            <w:r>
              <w:t>BS</w:t>
            </w:r>
          </w:p>
        </w:tc>
      </w:tr>
      <w:tr w:rsidR="00117E1A" w14:paraId="0DA246A9" w14:textId="77777777" w:rsidTr="00117E1A">
        <w:trPr>
          <w:jc w:val="center"/>
        </w:trPr>
        <w:tc>
          <w:tcPr>
            <w:tcW w:w="1165" w:type="dxa"/>
          </w:tcPr>
          <w:p w14:paraId="2E6CCD79" w14:textId="62945328" w:rsidR="00117E1A" w:rsidRDefault="00117E1A" w:rsidP="005F4A90">
            <w:pPr>
              <w:pStyle w:val="PostHeadPara"/>
              <w:jc w:val="center"/>
            </w:pPr>
            <w:r>
              <w:t>DeltaIoTv1</w:t>
            </w:r>
          </w:p>
        </w:tc>
        <w:tc>
          <w:tcPr>
            <w:tcW w:w="1080" w:type="dxa"/>
          </w:tcPr>
          <w:p w14:paraId="1F13770C" w14:textId="17CA687F" w:rsidR="00117E1A" w:rsidRDefault="00117E1A" w:rsidP="005F4A90">
            <w:pPr>
              <w:pStyle w:val="PostHeadPara"/>
              <w:jc w:val="center"/>
            </w:pPr>
            <w:r>
              <w:t>TTS</w:t>
            </w:r>
          </w:p>
        </w:tc>
        <w:tc>
          <w:tcPr>
            <w:tcW w:w="729" w:type="dxa"/>
          </w:tcPr>
          <w:p w14:paraId="48CAC3E7" w14:textId="15E07305" w:rsidR="00117E1A" w:rsidRDefault="00117E1A" w:rsidP="005F4A90">
            <w:pPr>
              <w:pStyle w:val="PostHeadPara"/>
              <w:jc w:val="center"/>
            </w:pPr>
            <w:r>
              <w:t>1e-4</w:t>
            </w:r>
          </w:p>
        </w:tc>
        <w:tc>
          <w:tcPr>
            <w:tcW w:w="962" w:type="dxa"/>
          </w:tcPr>
          <w:p w14:paraId="25CA45C4" w14:textId="6611303D" w:rsidR="00117E1A" w:rsidRDefault="00CC09B2" w:rsidP="005F4A90">
            <w:pPr>
              <w:pStyle w:val="PostHeadPara"/>
              <w:jc w:val="center"/>
            </w:pPr>
            <w:r>
              <w:t>0.99</w:t>
            </w:r>
          </w:p>
        </w:tc>
        <w:tc>
          <w:tcPr>
            <w:tcW w:w="649" w:type="dxa"/>
          </w:tcPr>
          <w:p w14:paraId="5BE349AB" w14:textId="50C53F9B" w:rsidR="00117E1A" w:rsidRDefault="00117E1A" w:rsidP="005F4A90">
            <w:pPr>
              <w:pStyle w:val="PostHeadPara"/>
              <w:jc w:val="center"/>
            </w:pPr>
            <w:r>
              <w:t>1e-3</w:t>
            </w:r>
          </w:p>
        </w:tc>
        <w:tc>
          <w:tcPr>
            <w:tcW w:w="810" w:type="dxa"/>
          </w:tcPr>
          <w:p w14:paraId="2E09B4CD" w14:textId="0189BF66" w:rsidR="00117E1A" w:rsidRDefault="00117E1A" w:rsidP="005F4A90">
            <w:pPr>
              <w:pStyle w:val="PostHeadPara"/>
              <w:jc w:val="center"/>
            </w:pPr>
            <w:r>
              <w:t>64</w:t>
            </w:r>
          </w:p>
        </w:tc>
      </w:tr>
      <w:tr w:rsidR="00117E1A" w14:paraId="5288DE9B" w14:textId="77777777" w:rsidTr="00117E1A">
        <w:trPr>
          <w:jc w:val="center"/>
        </w:trPr>
        <w:tc>
          <w:tcPr>
            <w:tcW w:w="1165" w:type="dxa"/>
          </w:tcPr>
          <w:p w14:paraId="257D728D" w14:textId="71DB8449" w:rsidR="00117E1A" w:rsidRDefault="00117E1A" w:rsidP="005F4A90">
            <w:pPr>
              <w:pStyle w:val="PostHeadPara"/>
              <w:jc w:val="center"/>
            </w:pPr>
            <w:r>
              <w:t>DeltaIoTv2</w:t>
            </w:r>
          </w:p>
        </w:tc>
        <w:tc>
          <w:tcPr>
            <w:tcW w:w="1080" w:type="dxa"/>
          </w:tcPr>
          <w:p w14:paraId="58A044B1" w14:textId="4EFF6A65" w:rsidR="00117E1A" w:rsidRDefault="00117E1A" w:rsidP="005F4A90">
            <w:pPr>
              <w:pStyle w:val="PostHeadPara"/>
              <w:jc w:val="center"/>
            </w:pPr>
            <w:r>
              <w:t>TTS</w:t>
            </w:r>
          </w:p>
        </w:tc>
        <w:tc>
          <w:tcPr>
            <w:tcW w:w="729" w:type="dxa"/>
          </w:tcPr>
          <w:p w14:paraId="1778205B" w14:textId="2A5394E4" w:rsidR="00117E1A" w:rsidRDefault="00117E1A" w:rsidP="005F4A90">
            <w:pPr>
              <w:pStyle w:val="PostHeadPara"/>
              <w:jc w:val="center"/>
            </w:pPr>
            <w:r>
              <w:t>1e-4</w:t>
            </w:r>
          </w:p>
        </w:tc>
        <w:tc>
          <w:tcPr>
            <w:tcW w:w="962" w:type="dxa"/>
          </w:tcPr>
          <w:p w14:paraId="767E05AB" w14:textId="291D64EA" w:rsidR="00117E1A" w:rsidRDefault="00117E1A" w:rsidP="005F4A90">
            <w:pPr>
              <w:pStyle w:val="PostHeadPara"/>
              <w:jc w:val="center"/>
            </w:pPr>
            <w:r>
              <w:t>0.98</w:t>
            </w:r>
          </w:p>
        </w:tc>
        <w:tc>
          <w:tcPr>
            <w:tcW w:w="649" w:type="dxa"/>
          </w:tcPr>
          <w:p w14:paraId="5BAC5D51" w14:textId="605B9DE2" w:rsidR="00117E1A" w:rsidRDefault="00117E1A" w:rsidP="005F4A90">
            <w:pPr>
              <w:pStyle w:val="PostHeadPara"/>
              <w:jc w:val="center"/>
            </w:pPr>
            <w:r>
              <w:t>1e-3</w:t>
            </w:r>
          </w:p>
        </w:tc>
        <w:tc>
          <w:tcPr>
            <w:tcW w:w="810" w:type="dxa"/>
          </w:tcPr>
          <w:p w14:paraId="33E5A43C" w14:textId="5114A73F" w:rsidR="00117E1A" w:rsidRDefault="00117E1A" w:rsidP="005F4A90">
            <w:pPr>
              <w:pStyle w:val="PostHeadPara"/>
              <w:jc w:val="center"/>
            </w:pPr>
            <w:r>
              <w:t>64</w:t>
            </w:r>
          </w:p>
        </w:tc>
      </w:tr>
      <w:tr w:rsidR="00117E1A" w14:paraId="393F67BC" w14:textId="77777777" w:rsidTr="00117E1A">
        <w:trPr>
          <w:jc w:val="center"/>
        </w:trPr>
        <w:tc>
          <w:tcPr>
            <w:tcW w:w="1165" w:type="dxa"/>
          </w:tcPr>
          <w:p w14:paraId="67D0C084" w14:textId="4F34B84A" w:rsidR="00117E1A" w:rsidRDefault="00117E1A" w:rsidP="005F4A90">
            <w:pPr>
              <w:pStyle w:val="PostHeadPara"/>
              <w:jc w:val="center"/>
            </w:pPr>
            <w:r>
              <w:t>DeltaIoTv1</w:t>
            </w:r>
          </w:p>
        </w:tc>
        <w:tc>
          <w:tcPr>
            <w:tcW w:w="1080" w:type="dxa"/>
          </w:tcPr>
          <w:p w14:paraId="4E766A7C" w14:textId="031E3E4A" w:rsidR="00117E1A" w:rsidRDefault="00117E1A" w:rsidP="005F4A90">
            <w:pPr>
              <w:pStyle w:val="PostHeadPara"/>
              <w:jc w:val="center"/>
            </w:pPr>
            <w:r>
              <w:t>TT</w:t>
            </w:r>
          </w:p>
        </w:tc>
        <w:tc>
          <w:tcPr>
            <w:tcW w:w="729" w:type="dxa"/>
          </w:tcPr>
          <w:p w14:paraId="2FDFEB6B" w14:textId="1D61DE98" w:rsidR="00117E1A" w:rsidRDefault="00117E1A" w:rsidP="005F4A90">
            <w:pPr>
              <w:pStyle w:val="PostHeadPara"/>
              <w:jc w:val="center"/>
            </w:pPr>
            <w:r>
              <w:t>1e-4</w:t>
            </w:r>
          </w:p>
        </w:tc>
        <w:tc>
          <w:tcPr>
            <w:tcW w:w="962" w:type="dxa"/>
          </w:tcPr>
          <w:p w14:paraId="3C572F94" w14:textId="1D9BD2B4" w:rsidR="00117E1A" w:rsidRDefault="00117E1A" w:rsidP="005F4A90">
            <w:pPr>
              <w:pStyle w:val="PostHeadPara"/>
              <w:jc w:val="center"/>
            </w:pPr>
            <w:r>
              <w:t>1</w:t>
            </w:r>
          </w:p>
        </w:tc>
        <w:tc>
          <w:tcPr>
            <w:tcW w:w="649" w:type="dxa"/>
          </w:tcPr>
          <w:p w14:paraId="77C91415" w14:textId="5D71B270" w:rsidR="00117E1A" w:rsidRDefault="00117E1A" w:rsidP="005F4A90">
            <w:pPr>
              <w:pStyle w:val="PostHeadPara"/>
              <w:jc w:val="center"/>
            </w:pPr>
            <w:r>
              <w:t>1e-3</w:t>
            </w:r>
          </w:p>
        </w:tc>
        <w:tc>
          <w:tcPr>
            <w:tcW w:w="810" w:type="dxa"/>
          </w:tcPr>
          <w:p w14:paraId="5CB876EE" w14:textId="2F3F4D57" w:rsidR="00117E1A" w:rsidRDefault="00117E1A" w:rsidP="005F4A90">
            <w:pPr>
              <w:pStyle w:val="PostHeadPara"/>
              <w:jc w:val="center"/>
            </w:pPr>
            <w:r>
              <w:t>64</w:t>
            </w:r>
          </w:p>
        </w:tc>
      </w:tr>
      <w:tr w:rsidR="00117E1A" w14:paraId="0E53B605" w14:textId="77777777" w:rsidTr="00117E1A">
        <w:trPr>
          <w:jc w:val="center"/>
        </w:trPr>
        <w:tc>
          <w:tcPr>
            <w:tcW w:w="1165" w:type="dxa"/>
          </w:tcPr>
          <w:p w14:paraId="507B6B84" w14:textId="67C22FD4" w:rsidR="00117E1A" w:rsidRDefault="00117E1A" w:rsidP="005F4A90">
            <w:pPr>
              <w:pStyle w:val="PostHeadPara"/>
              <w:jc w:val="center"/>
            </w:pPr>
            <w:r>
              <w:t>DeltaIoTv2</w:t>
            </w:r>
          </w:p>
        </w:tc>
        <w:tc>
          <w:tcPr>
            <w:tcW w:w="1080" w:type="dxa"/>
          </w:tcPr>
          <w:p w14:paraId="29D88716" w14:textId="3A485CF2" w:rsidR="00117E1A" w:rsidRDefault="00117E1A" w:rsidP="005F4A90">
            <w:pPr>
              <w:pStyle w:val="PostHeadPara"/>
              <w:jc w:val="center"/>
            </w:pPr>
            <w:r>
              <w:t>TT</w:t>
            </w:r>
          </w:p>
        </w:tc>
        <w:tc>
          <w:tcPr>
            <w:tcW w:w="729" w:type="dxa"/>
          </w:tcPr>
          <w:p w14:paraId="72C3328D" w14:textId="7B15DCD2" w:rsidR="00117E1A" w:rsidRPr="008F7340" w:rsidRDefault="00117E1A" w:rsidP="005F4A90">
            <w:pPr>
              <w:pStyle w:val="PostHeadPara"/>
              <w:jc w:val="center"/>
              <w:rPr>
                <w:rFonts w:cstheme="minorBidi"/>
                <w:rtl/>
                <w:lang w:bidi="fa-IR"/>
              </w:rPr>
            </w:pPr>
            <w:r>
              <w:t>1e-</w:t>
            </w:r>
            <w:r w:rsidR="00AC5A66">
              <w:t>4</w:t>
            </w:r>
          </w:p>
        </w:tc>
        <w:tc>
          <w:tcPr>
            <w:tcW w:w="962" w:type="dxa"/>
          </w:tcPr>
          <w:p w14:paraId="45774A14" w14:textId="55C09DF3" w:rsidR="00117E1A" w:rsidRDefault="00AC5A66" w:rsidP="005F4A90">
            <w:pPr>
              <w:pStyle w:val="PostHeadPara"/>
              <w:jc w:val="center"/>
            </w:pPr>
            <w:r>
              <w:t>0.98</w:t>
            </w:r>
          </w:p>
        </w:tc>
        <w:tc>
          <w:tcPr>
            <w:tcW w:w="649" w:type="dxa"/>
          </w:tcPr>
          <w:p w14:paraId="0C61A8AD" w14:textId="7A7F879B" w:rsidR="00117E1A" w:rsidRDefault="00117E1A" w:rsidP="005F4A90">
            <w:pPr>
              <w:pStyle w:val="PostHeadPara"/>
              <w:jc w:val="center"/>
            </w:pPr>
            <w:r>
              <w:t>1e-3</w:t>
            </w:r>
          </w:p>
        </w:tc>
        <w:tc>
          <w:tcPr>
            <w:tcW w:w="810" w:type="dxa"/>
          </w:tcPr>
          <w:p w14:paraId="3E2EE93F" w14:textId="4483F8CB" w:rsidR="00117E1A" w:rsidRDefault="00117E1A" w:rsidP="005F4A90">
            <w:pPr>
              <w:pStyle w:val="PostHeadPara"/>
              <w:jc w:val="center"/>
            </w:pPr>
            <w:r>
              <w:t>64</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18649D17" w:rsidR="002D243B" w:rsidRDefault="002D243B" w:rsidP="002D243B">
      <w:pPr>
        <w:pStyle w:val="PostHeadPara"/>
      </w:pPr>
      <w:r w:rsidRPr="006D4F8D">
        <w:t xml:space="preserve">We compare </w:t>
      </w:r>
      <w:r w:rsidR="0036224F">
        <w:t>DRL4SAO</w:t>
      </w:r>
      <w:r w:rsidRPr="006D4F8D">
        <w:t xml:space="preserve"> with </w:t>
      </w:r>
      <w:r w:rsidR="00024A35">
        <w:t>the following</w:t>
      </w:r>
      <w:r w:rsidRPr="006D4F8D">
        <w:t xml:space="preserve"> </w:t>
      </w:r>
      <w:r w:rsidR="0089388E" w:rsidRPr="006D4F8D">
        <w:t>methods. 1)</w:t>
      </w:r>
      <w:r w:rsidRPr="006D4F8D">
        <w:t xml:space="preserve"> we use</w:t>
      </w:r>
      <w:r w:rsidR="0089388E" w:rsidRPr="006D4F8D">
        <w:t>d</w:t>
      </w:r>
      <w:r w:rsidRPr="006D4F8D">
        <w:t xml:space="preserve"> a </w:t>
      </w:r>
      <w:r w:rsidR="00EC7426">
        <w:t>R</w:t>
      </w:r>
      <w:r w:rsidRPr="006D4F8D">
        <w:t xml:space="preserve">eference </w:t>
      </w:r>
      <w:r w:rsidR="0089388E" w:rsidRPr="006D4F8D">
        <w:t>method</w:t>
      </w:r>
      <w:r w:rsidRPr="006D4F8D">
        <w:t xml:space="preserve"> that analyzes the whole adaptation space without using machine learning. </w:t>
      </w:r>
      <w:r w:rsidR="00FA57DB" w:rsidRPr="006D4F8D">
        <w:t>2)</w:t>
      </w:r>
      <w:r w:rsidRPr="006D4F8D">
        <w:t xml:space="preserve"> </w:t>
      </w:r>
      <w:r w:rsidR="006A162F">
        <w:t xml:space="preserve">For the TTS goal, </w:t>
      </w:r>
      <w:r w:rsidRPr="006D4F8D">
        <w:t xml:space="preserve">we used </w:t>
      </w:r>
      <w:r w:rsidR="0036224F">
        <w:t>a</w:t>
      </w:r>
      <w:r w:rsidR="00E11BB4" w:rsidRPr="006D4F8D">
        <w:t xml:space="preserve"> competing</w:t>
      </w:r>
      <w:r w:rsidRPr="006D4F8D">
        <w:t xml:space="preserve"> </w:t>
      </w:r>
      <w:r w:rsidR="00695AFF" w:rsidRPr="006D4F8D">
        <w:t>method</w:t>
      </w:r>
      <w:r w:rsidR="0079624F" w:rsidRPr="006D4F8D">
        <w:t xml:space="preserve"> DLASeR</w:t>
      </w:r>
      <w:r w:rsidR="00EC7426">
        <w:t>+</w:t>
      </w:r>
      <w:r w:rsidR="00AD293A" w:rsidRPr="006D4F8D">
        <w:t xml:space="preserve"> </w:t>
      </w:r>
      <w:r w:rsidR="00AD293A" w:rsidRPr="006D4F8D">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AD293A" w:rsidRPr="006D4F8D">
        <w:fldChar w:fldCharType="separate"/>
      </w:r>
      <w:r w:rsidR="005A2DF7">
        <w:rPr>
          <w:noProof/>
        </w:rPr>
        <w:t>[27]</w:t>
      </w:r>
      <w:r w:rsidR="00AD293A" w:rsidRPr="006D4F8D">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6A162F">
        <w:t xml:space="preserve"> For the TT goal, we used Three competing method</w:t>
      </w:r>
      <w:r w:rsidR="003C09C3">
        <w:t>s, namely DLASER, DLASER+ and ML4EAS,</w:t>
      </w:r>
      <w:r w:rsidR="006A162F">
        <w:t xml:space="preserve"> </w:t>
      </w:r>
      <w:r w:rsidR="003C09C3">
        <w:t>which</w:t>
      </w:r>
      <w:r w:rsidR="006A162F">
        <w:t xml:space="preserve"> use supervised machine learning approaches</w:t>
      </w:r>
      <w:r w:rsidR="00A20227">
        <w:t>.</w:t>
      </w:r>
      <w:r w:rsidR="00D13079" w:rsidRPr="006D4F8D">
        <w:t xml:space="preserve"> </w:t>
      </w:r>
      <w:r w:rsidR="00302CCD" w:rsidRPr="006D4F8D">
        <w:t>Finally</w:t>
      </w:r>
      <w:r w:rsidRPr="006D4F8D">
        <w:t xml:space="preserve">, as a sanity check, we used a </w:t>
      </w:r>
      <w:r w:rsidR="00473982" w:rsidRPr="006D4F8D">
        <w:t>method</w:t>
      </w:r>
      <w:r w:rsidRPr="006D4F8D">
        <w:t xml:space="preserve"> that selects an adaptation option randomly.</w:t>
      </w:r>
      <w:r w:rsidR="006A162F">
        <w:t xml:space="preserve"> It should be noted that the reason that we did not compare TTS setting with more than one competing method, namely DLASER+, is that for the TTS goal only one paper had presented its results.</w:t>
      </w:r>
    </w:p>
    <w:p w14:paraId="53EEED4E" w14:textId="24FFC1A2" w:rsidR="008B73E3" w:rsidRDefault="008B73E3" w:rsidP="00A82B1C">
      <w:pPr>
        <w:pStyle w:val="ParaContinue"/>
        <w:rPr>
          <w:rFonts w:eastAsia="Cambria"/>
          <w:lang w:eastAsia="en-US"/>
        </w:rPr>
      </w:pPr>
      <w:r w:rsidRPr="008B73E3">
        <w:rPr>
          <w:rFonts w:eastAsia="Cambria"/>
          <w:lang w:eastAsia="en-US"/>
        </w:rPr>
        <w:t xml:space="preserve">First, we compare the results in terms of effectiveness, i.e. their effect on the realization of adaptation goals. For that, we consider 300 adaptation cycles and, on each cycle, we compute the values of corresponding quality properties. </w:t>
      </w:r>
      <w:r w:rsidR="006641AB" w:rsidRPr="008B73E3">
        <w:rPr>
          <w:rFonts w:eastAsia="Cambria"/>
          <w:lang w:eastAsia="en-US"/>
        </w:rPr>
        <w:t>Finally,</w:t>
      </w:r>
      <w:r w:rsidRPr="008B73E3">
        <w:rPr>
          <w:rFonts w:eastAsia="Cambria"/>
          <w:lang w:eastAsia="en-US"/>
        </w:rPr>
        <w:t xml:space="preserve"> the median values of those 300 cycles are compared against each other.</w:t>
      </w:r>
    </w:p>
    <w:p w14:paraId="4BDABE11" w14:textId="2FC3D751" w:rsidR="0036224F" w:rsidRDefault="0036224F" w:rsidP="0036224F">
      <w:pPr>
        <w:pStyle w:val="ParaContinue"/>
      </w:pPr>
      <w:r>
        <w:t xml:space="preserve">For the TTS goals (threshold, threshold, set-point), </w:t>
      </w:r>
      <w:r>
        <w:fldChar w:fldCharType="begin"/>
      </w:r>
      <w:r>
        <w:instrText xml:space="preserve"> REF _Ref143949028 \h </w:instrText>
      </w:r>
      <w:r>
        <w:fldChar w:fldCharType="separate"/>
      </w:r>
      <w:r w:rsidR="00BB413D" w:rsidRPr="00860A17">
        <w:t>Figure</w:t>
      </w:r>
      <w:r w:rsidR="00BB413D">
        <w:t xml:space="preserve"> </w:t>
      </w:r>
      <w:r w:rsidR="00BB413D">
        <w:rPr>
          <w:noProof/>
        </w:rPr>
        <w:t>8</w:t>
      </w:r>
      <w:r>
        <w:fldChar w:fldCharType="end"/>
      </w:r>
      <w:r>
        <w:t xml:space="preserve"> and </w:t>
      </w:r>
      <w:r>
        <w:fldChar w:fldCharType="begin"/>
      </w:r>
      <w:r>
        <w:instrText xml:space="preserve"> REF _Ref144012554 \h </w:instrText>
      </w:r>
      <w:r>
        <w:fldChar w:fldCharType="separate"/>
      </w:r>
      <w:r w:rsidR="00BB413D">
        <w:t xml:space="preserve">Figure </w:t>
      </w:r>
      <w:r w:rsidR="00BB413D">
        <w:rPr>
          <w:noProof/>
        </w:rPr>
        <w:t>9</w:t>
      </w:r>
      <w:r>
        <w:fldChar w:fldCharType="end"/>
      </w:r>
      <w:r>
        <w:t xml:space="preserve"> show the results for DeltaIoTv1 and DeltaIoTv2 respectively. For </w:t>
      </w:r>
      <w:r w:rsidR="007B7344">
        <w:t>DeltaIoTv1</w:t>
      </w:r>
      <w:r w:rsidR="006A6A83">
        <w:t xml:space="preserve">, </w:t>
      </w:r>
      <w:r w:rsidR="00260E91" w:rsidRPr="00974D3C">
        <w:t>we</w:t>
      </w:r>
      <w:r w:rsidRPr="00974D3C">
        <w:t xml:space="preserve"> observe that DRL4SAO always satisfies the goals (i.e., all median values are below the thresholds). </w:t>
      </w:r>
      <w:r>
        <w:t xml:space="preserve">For energy consumption (set-point goal), the results for DRL4SAO are </w:t>
      </w:r>
      <w:r w:rsidR="006A6A83">
        <w:t xml:space="preserve">12.85 whereas for </w:t>
      </w:r>
      <w:r>
        <w:t>DLASeR</w:t>
      </w:r>
      <w:r w:rsidR="00AC2124">
        <w:t>+</w:t>
      </w:r>
      <w:r>
        <w:t xml:space="preserve"> </w:t>
      </w:r>
      <w:r>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sidR="005A2DF7">
        <w:rPr>
          <w:noProof/>
        </w:rPr>
        <w:t>[27]</w:t>
      </w:r>
      <w:r>
        <w:fldChar w:fldCharType="end"/>
      </w:r>
      <w:r w:rsidR="006A6A83">
        <w:t xml:space="preserve"> </w:t>
      </w:r>
      <w:r>
        <w:t>and Reference methods</w:t>
      </w:r>
      <w:r w:rsidR="006A6A83">
        <w:t xml:space="preserve"> they are 13.02 and 13.10</w:t>
      </w:r>
      <w:r>
        <w:t xml:space="preserve">, i.e., </w:t>
      </w:r>
      <w:r w:rsidR="006A6A83">
        <w:t>a decrease of</w:t>
      </w:r>
      <w:r>
        <w:t xml:space="preserve"> of 0.</w:t>
      </w:r>
      <w:r w:rsidR="006A6A83">
        <w:t>17</w:t>
      </w:r>
      <w:r>
        <w:t xml:space="preserve"> C compared to DLASeR</w:t>
      </w:r>
      <w:r w:rsidR="00AC2124">
        <w:t>+</w:t>
      </w:r>
      <w:r>
        <w:t xml:space="preserve"> </w:t>
      </w:r>
      <w:r>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sidR="005A2DF7">
        <w:rPr>
          <w:noProof/>
        </w:rPr>
        <w:t>[27]</w:t>
      </w:r>
      <w:r>
        <w:fldChar w:fldCharType="end"/>
      </w:r>
      <w:r>
        <w:t xml:space="preserve"> and </w:t>
      </w:r>
      <w:r w:rsidR="006A6A83">
        <w:t>a decrease</w:t>
      </w:r>
      <w:r>
        <w:t xml:space="preserve"> of 0.</w:t>
      </w:r>
      <w:r w:rsidR="006A6A83">
        <w:t>25</w:t>
      </w:r>
      <w:r>
        <w:t xml:space="preserve"> C compared to the Reference. For DeltaIoTv2, the results for all three quality properties are better compared to other methods.</w:t>
      </w:r>
      <w:r w:rsidR="008F1416" w:rsidRPr="008F1416">
        <w:t xml:space="preserve"> </w:t>
      </w:r>
      <w:r w:rsidR="008F1416">
        <w:t>For DeltaIoTv</w:t>
      </w:r>
      <w:r w:rsidR="008F1416">
        <w:t>2</w:t>
      </w:r>
      <w:r w:rsidR="008F1416">
        <w:t>,</w:t>
      </w:r>
      <w:r w:rsidR="008F1416">
        <w:t xml:space="preserve"> the median value obtained by DRL4SAO is 66.93 C, compared to DLASER+ and the Reference method a decrease of 0.07 C and 0.07 C is observed.</w:t>
      </w:r>
      <w:r w:rsidR="0034775D">
        <w:t xml:space="preserve"> For packet loss we observe an increase of 0.56% and 0.72% compared to DLASER+ and the Reference respectively. Finally, an increase of </w:t>
      </w:r>
      <w:r w:rsidR="001C4433">
        <w:t>1.31% and 0.83% is observed compared to DLASER+ and the Reference for latency.</w:t>
      </w:r>
    </w:p>
    <w:p w14:paraId="07EE45B5" w14:textId="31B6D807" w:rsidR="0036224F" w:rsidRDefault="0036224F" w:rsidP="00CD6AF2">
      <w:pPr>
        <w:pStyle w:val="ParaContinue"/>
      </w:pPr>
      <w:r>
        <w:t xml:space="preserve">For the TT goals (threshold, threshold), </w:t>
      </w:r>
      <w:r>
        <w:fldChar w:fldCharType="begin"/>
      </w:r>
      <w:r>
        <w:instrText xml:space="preserve"> REF _Ref143950127 \h </w:instrText>
      </w:r>
      <w:r>
        <w:fldChar w:fldCharType="separate"/>
      </w:r>
      <w:r w:rsidR="00752435">
        <w:t>Figure</w:t>
      </w:r>
      <w:r w:rsidR="00211131">
        <w:t>s</w:t>
      </w:r>
      <w:r w:rsidR="00752435">
        <w:t xml:space="preserve"> </w:t>
      </w:r>
      <w:r w:rsidR="00752435">
        <w:rPr>
          <w:noProof/>
        </w:rPr>
        <w:t>10</w:t>
      </w:r>
      <w:r>
        <w:fldChar w:fldCharType="end"/>
      </w:r>
      <w:r>
        <w:t xml:space="preserve"> and </w:t>
      </w:r>
      <w:r>
        <w:fldChar w:fldCharType="begin"/>
      </w:r>
      <w:r>
        <w:instrText xml:space="preserve"> REF _Ref144012497 \h </w:instrText>
      </w:r>
      <w:r>
        <w:fldChar w:fldCharType="separate"/>
      </w:r>
      <w:r w:rsidR="00BB413D">
        <w:t xml:space="preserve"> </w:t>
      </w:r>
      <w:r w:rsidR="00BB413D">
        <w:rPr>
          <w:noProof/>
        </w:rPr>
        <w:t>11</w:t>
      </w:r>
      <w:r>
        <w:fldChar w:fldCharType="end"/>
      </w:r>
      <w:r>
        <w:t xml:space="preserve"> show the results for DeltaIoTv1 and DeltaIoTv2 respectively. In case of </w:t>
      </w:r>
      <w:r w:rsidR="00882D2F">
        <w:t xml:space="preserve">both versions of </w:t>
      </w:r>
      <w:proofErr w:type="spellStart"/>
      <w:r>
        <w:t>DeltaIo</w:t>
      </w:r>
      <w:r w:rsidR="00002BD8">
        <w:t>T</w:t>
      </w:r>
      <w:proofErr w:type="spellEnd"/>
      <w:r>
        <w:t xml:space="preserve">, for the </w:t>
      </w:r>
      <w:r w:rsidR="00211131">
        <w:t>packet loss and latency, we observe an improvement</w:t>
      </w:r>
      <w:r>
        <w:t xml:space="preserve"> compared to the other methods.</w:t>
      </w:r>
      <w:r w:rsidR="00002BD8">
        <w:t xml:space="preserve"> </w:t>
      </w:r>
      <w:r w:rsidR="00DA5CB3">
        <w:t xml:space="preserve">See for a complete description of different values obtained </w:t>
      </w:r>
      <w:r w:rsidR="0088071C">
        <w:t>through</w:t>
      </w:r>
      <w:r w:rsidR="006F0C4F">
        <w:t>.</w:t>
      </w:r>
    </w:p>
    <w:p w14:paraId="5AF4DCCF" w14:textId="47AE416E" w:rsidR="0036224F" w:rsidRDefault="00480AED" w:rsidP="00480AED">
      <w:pPr>
        <w:pStyle w:val="Image"/>
      </w:pPr>
      <w:r w:rsidRPr="00480AED">
        <w:lastRenderedPageBreak/>
        <w:drawing>
          <wp:inline distT="0" distB="0" distL="0" distR="0" wp14:anchorId="0310E9D0" wp14:editId="6EFDE0F2">
            <wp:extent cx="5562600" cy="1278255"/>
            <wp:effectExtent l="0" t="0" r="0" b="0"/>
            <wp:docPr id="1102773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773001" name=""/>
                    <pic:cNvPicPr/>
                  </pic:nvPicPr>
                  <pic:blipFill>
                    <a:blip r:embed="rId21"/>
                    <a:stretch>
                      <a:fillRect/>
                    </a:stretch>
                  </pic:blipFill>
                  <pic:spPr>
                    <a:xfrm>
                      <a:off x="0" y="0"/>
                      <a:ext cx="5562600" cy="1278255"/>
                    </a:xfrm>
                    <a:prstGeom prst="rect">
                      <a:avLst/>
                    </a:prstGeom>
                  </pic:spPr>
                </pic:pic>
              </a:graphicData>
            </a:graphic>
          </wp:inline>
        </w:drawing>
      </w:r>
    </w:p>
    <w:p w14:paraId="7EC7E9E8" w14:textId="17BE12A7" w:rsidR="0036224F" w:rsidRDefault="0036224F" w:rsidP="0036224F">
      <w:pPr>
        <w:pStyle w:val="FigureCaption"/>
      </w:pPr>
      <w:bookmarkStart w:id="17" w:name="_Ref143949028"/>
      <w:r w:rsidRPr="00860A17">
        <w:t>Figure</w:t>
      </w:r>
      <w:r>
        <w:t xml:space="preserve"> </w:t>
      </w:r>
      <w:fldSimple w:instr=" SEQ Figure \* ARABIC ">
        <w:r w:rsidR="00211131">
          <w:rPr>
            <w:noProof/>
          </w:rPr>
          <w:t>8</w:t>
        </w:r>
      </w:fldSimple>
      <w:bookmarkEnd w:id="17"/>
      <w:r>
        <w:t xml:space="preserve">: </w:t>
      </w:r>
      <w:r w:rsidRPr="00A5662E">
        <w:t>Effect on the realization of the adaptation goals for the TT</w:t>
      </w:r>
      <w:r>
        <w:t>S</w:t>
      </w:r>
      <w:r w:rsidRPr="00A5662E">
        <w:t xml:space="preserve"> </w:t>
      </w:r>
      <w:r w:rsidR="002A103F">
        <w:t>goal</w:t>
      </w:r>
      <w:r>
        <w:t xml:space="preserve"> (DeltaIoTv1)</w:t>
      </w:r>
      <w:r w:rsidRPr="00A5662E">
        <w:t>.</w:t>
      </w:r>
    </w:p>
    <w:p w14:paraId="56655B05" w14:textId="1DEE570D" w:rsidR="0036224F" w:rsidRDefault="00060360" w:rsidP="0036224F">
      <w:pPr>
        <w:pStyle w:val="Image"/>
      </w:pPr>
      <w:r>
        <w:rPr>
          <w:noProof/>
        </w:rPr>
        <w:drawing>
          <wp:inline distT="0" distB="0" distL="0" distR="0" wp14:anchorId="5B8E5EA5" wp14:editId="03D83E34">
            <wp:extent cx="5562600" cy="1308100"/>
            <wp:effectExtent l="0" t="0" r="0" b="6350"/>
            <wp:docPr id="156174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49715" name=""/>
                    <pic:cNvPicPr/>
                  </pic:nvPicPr>
                  <pic:blipFill>
                    <a:blip r:embed="rId22"/>
                    <a:stretch>
                      <a:fillRect/>
                    </a:stretch>
                  </pic:blipFill>
                  <pic:spPr>
                    <a:xfrm>
                      <a:off x="0" y="0"/>
                      <a:ext cx="5562600" cy="1308100"/>
                    </a:xfrm>
                    <a:prstGeom prst="rect">
                      <a:avLst/>
                    </a:prstGeom>
                  </pic:spPr>
                </pic:pic>
              </a:graphicData>
            </a:graphic>
          </wp:inline>
        </w:drawing>
      </w:r>
    </w:p>
    <w:p w14:paraId="0961C4D5" w14:textId="0C9D59BB" w:rsidR="0036224F" w:rsidRDefault="0036224F" w:rsidP="0036224F">
      <w:pPr>
        <w:pStyle w:val="FigureCaption"/>
      </w:pPr>
      <w:bookmarkStart w:id="18" w:name="_Ref144012554"/>
      <w:r>
        <w:t xml:space="preserve">Figure </w:t>
      </w:r>
      <w:fldSimple w:instr=" SEQ Figure \* ARABIC ">
        <w:r w:rsidR="00BB413D">
          <w:rPr>
            <w:noProof/>
          </w:rPr>
          <w:t>9</w:t>
        </w:r>
      </w:fldSimple>
      <w:bookmarkEnd w:id="18"/>
      <w:r>
        <w:t xml:space="preserve">: </w:t>
      </w:r>
      <w:r w:rsidRPr="00A5662E">
        <w:t>Effect on the realization of the adaptation goals for the TT</w:t>
      </w:r>
      <w:r>
        <w:t>S</w:t>
      </w:r>
      <w:r w:rsidRPr="00A5662E">
        <w:t xml:space="preserve"> </w:t>
      </w:r>
      <w:r w:rsidR="002A103F">
        <w:t>goal</w:t>
      </w:r>
      <w:r>
        <w:t xml:space="preserve"> (DeltaIoTv2)</w:t>
      </w:r>
      <w:r w:rsidRPr="00A5662E">
        <w:t>.</w:t>
      </w:r>
    </w:p>
    <w:p w14:paraId="06C8D615" w14:textId="1C9CB65D" w:rsidR="0036224F" w:rsidRPr="00B30BE1" w:rsidRDefault="00E5428A" w:rsidP="0036224F">
      <w:pPr>
        <w:pStyle w:val="Image"/>
        <w:rPr>
          <w:rFonts w:cstheme="minorBidi"/>
          <w:lang w:bidi="fa-IR"/>
        </w:rPr>
      </w:pPr>
      <w:r>
        <w:rPr>
          <w:noProof/>
        </w:rPr>
        <w:drawing>
          <wp:inline distT="0" distB="0" distL="0" distR="0" wp14:anchorId="430CC1DC" wp14:editId="69CA8F88">
            <wp:extent cx="5562600" cy="1620520"/>
            <wp:effectExtent l="0" t="0" r="0" b="0"/>
            <wp:docPr id="149394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48403" name=""/>
                    <pic:cNvPicPr/>
                  </pic:nvPicPr>
                  <pic:blipFill>
                    <a:blip r:embed="rId23"/>
                    <a:stretch>
                      <a:fillRect/>
                    </a:stretch>
                  </pic:blipFill>
                  <pic:spPr>
                    <a:xfrm>
                      <a:off x="0" y="0"/>
                      <a:ext cx="5562600" cy="1620520"/>
                    </a:xfrm>
                    <a:prstGeom prst="rect">
                      <a:avLst/>
                    </a:prstGeom>
                  </pic:spPr>
                </pic:pic>
              </a:graphicData>
            </a:graphic>
          </wp:inline>
        </w:drawing>
      </w:r>
    </w:p>
    <w:p w14:paraId="61C987AB" w14:textId="54CB0862" w:rsidR="0036224F" w:rsidRDefault="0036224F" w:rsidP="0036224F">
      <w:pPr>
        <w:pStyle w:val="FigureCaption"/>
      </w:pPr>
      <w:bookmarkStart w:id="19" w:name="_Ref143950127"/>
      <w:r>
        <w:t xml:space="preserve">Figure </w:t>
      </w:r>
      <w:fldSimple w:instr=" SEQ Figure \* ARABIC ">
        <w:r w:rsidR="00BB413D">
          <w:rPr>
            <w:noProof/>
          </w:rPr>
          <w:t>10</w:t>
        </w:r>
      </w:fldSimple>
      <w:bookmarkEnd w:id="19"/>
      <w:r>
        <w:t>:</w:t>
      </w:r>
      <w:r w:rsidRPr="00974AF1">
        <w:t xml:space="preserve"> </w:t>
      </w:r>
      <w:r w:rsidRPr="00A5662E">
        <w:t xml:space="preserve">Effect on the realization of the adaptation goals for the TT </w:t>
      </w:r>
      <w:r w:rsidR="002A103F">
        <w:t>goal</w:t>
      </w:r>
      <w:r>
        <w:t xml:space="preserve"> (DeltaIoTv1)</w:t>
      </w:r>
      <w:r w:rsidRPr="00A5662E">
        <w:t>.</w:t>
      </w:r>
    </w:p>
    <w:p w14:paraId="0B669320" w14:textId="4D8B09A6" w:rsidR="0036224F" w:rsidRDefault="00E336F8" w:rsidP="0036224F">
      <w:pPr>
        <w:pStyle w:val="Image"/>
      </w:pPr>
      <w:r>
        <w:rPr>
          <w:noProof/>
        </w:rPr>
        <w:drawing>
          <wp:inline distT="0" distB="0" distL="0" distR="0" wp14:anchorId="69FE159F" wp14:editId="6A6C6BB6">
            <wp:extent cx="5562600" cy="1564640"/>
            <wp:effectExtent l="0" t="0" r="0" b="0"/>
            <wp:docPr id="848200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200777" name=""/>
                    <pic:cNvPicPr/>
                  </pic:nvPicPr>
                  <pic:blipFill>
                    <a:blip r:embed="rId24"/>
                    <a:stretch>
                      <a:fillRect/>
                    </a:stretch>
                  </pic:blipFill>
                  <pic:spPr>
                    <a:xfrm>
                      <a:off x="0" y="0"/>
                      <a:ext cx="5562600" cy="1564640"/>
                    </a:xfrm>
                    <a:prstGeom prst="rect">
                      <a:avLst/>
                    </a:prstGeom>
                  </pic:spPr>
                </pic:pic>
              </a:graphicData>
            </a:graphic>
          </wp:inline>
        </w:drawing>
      </w:r>
    </w:p>
    <w:p w14:paraId="7926EA98" w14:textId="272935CE" w:rsidR="0036224F" w:rsidRDefault="0036224F" w:rsidP="0036224F">
      <w:pPr>
        <w:pStyle w:val="FigureCaption"/>
      </w:pPr>
      <w:bookmarkStart w:id="20" w:name="_Ref144012497"/>
      <w:r>
        <w:t xml:space="preserve">Figure </w:t>
      </w:r>
      <w:fldSimple w:instr=" SEQ Figure \* ARABIC ">
        <w:r w:rsidR="00BB413D">
          <w:rPr>
            <w:noProof/>
          </w:rPr>
          <w:t>11</w:t>
        </w:r>
      </w:fldSimple>
      <w:bookmarkEnd w:id="20"/>
      <w:r>
        <w:t xml:space="preserve">: </w:t>
      </w:r>
      <w:r w:rsidRPr="00A5662E">
        <w:t xml:space="preserve">Effect on the realization of the adaptation goals for the TT </w:t>
      </w:r>
      <w:r w:rsidR="002A103F">
        <w:t>goal</w:t>
      </w:r>
      <w:r>
        <w:t xml:space="preserve"> (DeltaIoTv2)</w:t>
      </w:r>
      <w:r w:rsidRPr="00A5662E">
        <w:t>.</w:t>
      </w:r>
    </w:p>
    <w:tbl>
      <w:tblPr>
        <w:tblStyle w:val="TableGrid"/>
        <w:tblW w:w="5305" w:type="dxa"/>
        <w:jc w:val="center"/>
        <w:tblLayout w:type="fixed"/>
        <w:tblLook w:val="04A0" w:firstRow="1" w:lastRow="0" w:firstColumn="1" w:lastColumn="0" w:noHBand="0" w:noVBand="1"/>
      </w:tblPr>
      <w:tblGrid>
        <w:gridCol w:w="1039"/>
        <w:gridCol w:w="1046"/>
        <w:gridCol w:w="1240"/>
        <w:gridCol w:w="720"/>
        <w:gridCol w:w="630"/>
        <w:gridCol w:w="630"/>
      </w:tblGrid>
      <w:tr w:rsidR="002C26F1" w14:paraId="2F1AE38E" w14:textId="77777777" w:rsidTr="00CE7C5C">
        <w:trPr>
          <w:trHeight w:val="565"/>
          <w:jc w:val="center"/>
        </w:trPr>
        <w:tc>
          <w:tcPr>
            <w:tcW w:w="1039" w:type="dxa"/>
          </w:tcPr>
          <w:p w14:paraId="0744CC08" w14:textId="27535AC3" w:rsidR="002C26F1" w:rsidRDefault="002C26F1" w:rsidP="00CE7C5C">
            <w:pPr>
              <w:pStyle w:val="PostHeadPara"/>
              <w:jc w:val="center"/>
            </w:pPr>
            <w:r>
              <w:lastRenderedPageBreak/>
              <w:t>Goals</w:t>
            </w:r>
          </w:p>
        </w:tc>
        <w:tc>
          <w:tcPr>
            <w:tcW w:w="1046" w:type="dxa"/>
          </w:tcPr>
          <w:p w14:paraId="7553F6EA" w14:textId="22E5F1B3" w:rsidR="002C26F1" w:rsidRDefault="002C26F1" w:rsidP="00CE7C5C">
            <w:pPr>
              <w:pStyle w:val="PostHeadPara"/>
              <w:jc w:val="center"/>
            </w:pPr>
            <w:r>
              <w:t>Case study</w:t>
            </w:r>
          </w:p>
        </w:tc>
        <w:tc>
          <w:tcPr>
            <w:tcW w:w="1240" w:type="dxa"/>
          </w:tcPr>
          <w:p w14:paraId="3DA2B537" w14:textId="3CDEBC04" w:rsidR="002C26F1" w:rsidRDefault="002C26F1" w:rsidP="00CE7C5C">
            <w:pPr>
              <w:pStyle w:val="PostHeadPara"/>
              <w:jc w:val="center"/>
            </w:pPr>
            <w:r>
              <w:t>Methods</w:t>
            </w:r>
          </w:p>
        </w:tc>
        <w:tc>
          <w:tcPr>
            <w:tcW w:w="720" w:type="dxa"/>
          </w:tcPr>
          <w:p w14:paraId="58DAC85C" w14:textId="35EEE896" w:rsidR="002C26F1" w:rsidRDefault="002C26F1" w:rsidP="00CE7C5C">
            <w:pPr>
              <w:pStyle w:val="PostHeadPara"/>
              <w:jc w:val="center"/>
            </w:pPr>
            <w:r>
              <w:t>EC</w:t>
            </w:r>
          </w:p>
        </w:tc>
        <w:tc>
          <w:tcPr>
            <w:tcW w:w="630" w:type="dxa"/>
          </w:tcPr>
          <w:p w14:paraId="5C456123" w14:textId="488E4418" w:rsidR="002C26F1" w:rsidRDefault="002C26F1" w:rsidP="00CE7C5C">
            <w:pPr>
              <w:pStyle w:val="PostHeadPara"/>
              <w:jc w:val="center"/>
            </w:pPr>
            <w:r>
              <w:t>PL</w:t>
            </w:r>
          </w:p>
        </w:tc>
        <w:tc>
          <w:tcPr>
            <w:tcW w:w="630" w:type="dxa"/>
          </w:tcPr>
          <w:p w14:paraId="6CAC753F" w14:textId="1C177753" w:rsidR="002C26F1" w:rsidRDefault="002C26F1" w:rsidP="00CE7C5C">
            <w:pPr>
              <w:pStyle w:val="PostHeadPara"/>
              <w:jc w:val="center"/>
            </w:pPr>
            <w:r>
              <w:t>LA</w:t>
            </w:r>
          </w:p>
        </w:tc>
      </w:tr>
      <w:tr w:rsidR="002C26F1" w14:paraId="11E8F509" w14:textId="77777777" w:rsidTr="00CE7C5C">
        <w:trPr>
          <w:trHeight w:val="565"/>
          <w:jc w:val="center"/>
        </w:trPr>
        <w:tc>
          <w:tcPr>
            <w:tcW w:w="1039" w:type="dxa"/>
            <w:vMerge w:val="restart"/>
          </w:tcPr>
          <w:p w14:paraId="35988731" w14:textId="29E1D4FD" w:rsidR="002C26F1" w:rsidRDefault="002C26F1" w:rsidP="00CE7C5C">
            <w:pPr>
              <w:pStyle w:val="PostHeadPara"/>
              <w:jc w:val="center"/>
            </w:pPr>
            <w:r>
              <w:t>TTS</w:t>
            </w:r>
          </w:p>
        </w:tc>
        <w:tc>
          <w:tcPr>
            <w:tcW w:w="1046" w:type="dxa"/>
            <w:vMerge w:val="restart"/>
          </w:tcPr>
          <w:p w14:paraId="37873D04" w14:textId="4A3DE681" w:rsidR="002C26F1" w:rsidRDefault="002C26F1" w:rsidP="00CE7C5C">
            <w:pPr>
              <w:pStyle w:val="PostHeadPara"/>
              <w:jc w:val="center"/>
            </w:pPr>
            <w:r>
              <w:t>DeltaIoTv1</w:t>
            </w:r>
          </w:p>
        </w:tc>
        <w:tc>
          <w:tcPr>
            <w:tcW w:w="1240" w:type="dxa"/>
          </w:tcPr>
          <w:p w14:paraId="212DF2A5" w14:textId="6D52CCA8" w:rsidR="002C26F1" w:rsidRDefault="002C26F1" w:rsidP="00CE7C5C">
            <w:pPr>
              <w:pStyle w:val="PostHeadPara"/>
              <w:jc w:val="center"/>
            </w:pPr>
            <w:r>
              <w:t>DRL4SAO</w:t>
            </w:r>
          </w:p>
        </w:tc>
        <w:tc>
          <w:tcPr>
            <w:tcW w:w="720" w:type="dxa"/>
          </w:tcPr>
          <w:p w14:paraId="4EDB1BD1" w14:textId="5180482F" w:rsidR="002C26F1" w:rsidRDefault="002C26F1" w:rsidP="00CE7C5C">
            <w:pPr>
              <w:pStyle w:val="PostHeadPara"/>
              <w:jc w:val="center"/>
            </w:pPr>
            <w:r>
              <w:t>12.85</w:t>
            </w:r>
          </w:p>
        </w:tc>
        <w:tc>
          <w:tcPr>
            <w:tcW w:w="630" w:type="dxa"/>
          </w:tcPr>
          <w:p w14:paraId="46C7016F" w14:textId="0F251305" w:rsidR="002C26F1" w:rsidRDefault="002C26F1" w:rsidP="00CE7C5C">
            <w:pPr>
              <w:pStyle w:val="PostHeadPara"/>
              <w:jc w:val="center"/>
            </w:pPr>
            <w:r>
              <w:t>10.66</w:t>
            </w:r>
          </w:p>
        </w:tc>
        <w:tc>
          <w:tcPr>
            <w:tcW w:w="630" w:type="dxa"/>
          </w:tcPr>
          <w:p w14:paraId="5B8ED75D" w14:textId="129E2362" w:rsidR="002C26F1" w:rsidRDefault="002C26F1" w:rsidP="00CE7C5C">
            <w:pPr>
              <w:pStyle w:val="PostHeadPara"/>
              <w:jc w:val="center"/>
            </w:pPr>
            <w:r>
              <w:t>0.1</w:t>
            </w:r>
          </w:p>
        </w:tc>
      </w:tr>
      <w:tr w:rsidR="002C26F1" w14:paraId="68F77AF0" w14:textId="77777777" w:rsidTr="00CE7C5C">
        <w:trPr>
          <w:trHeight w:val="282"/>
          <w:jc w:val="center"/>
        </w:trPr>
        <w:tc>
          <w:tcPr>
            <w:tcW w:w="1039" w:type="dxa"/>
            <w:vMerge/>
          </w:tcPr>
          <w:p w14:paraId="310D237A" w14:textId="77777777" w:rsidR="002C26F1" w:rsidRDefault="002C26F1" w:rsidP="00CE7C5C">
            <w:pPr>
              <w:pStyle w:val="PostHeadPara"/>
              <w:jc w:val="center"/>
            </w:pPr>
          </w:p>
        </w:tc>
        <w:tc>
          <w:tcPr>
            <w:tcW w:w="1046" w:type="dxa"/>
            <w:vMerge/>
          </w:tcPr>
          <w:p w14:paraId="6016C48D" w14:textId="77777777" w:rsidR="002C26F1" w:rsidRDefault="002C26F1" w:rsidP="00CE7C5C">
            <w:pPr>
              <w:pStyle w:val="PostHeadPara"/>
              <w:jc w:val="center"/>
            </w:pPr>
          </w:p>
        </w:tc>
        <w:tc>
          <w:tcPr>
            <w:tcW w:w="1240" w:type="dxa"/>
          </w:tcPr>
          <w:p w14:paraId="117D1D8C" w14:textId="578AED67" w:rsidR="002C26F1" w:rsidRDefault="002C26F1" w:rsidP="00CE7C5C">
            <w:pPr>
              <w:pStyle w:val="PostHeadPara"/>
              <w:jc w:val="center"/>
            </w:pPr>
            <w:r>
              <w:t>Reference</w:t>
            </w:r>
          </w:p>
        </w:tc>
        <w:tc>
          <w:tcPr>
            <w:tcW w:w="720" w:type="dxa"/>
          </w:tcPr>
          <w:p w14:paraId="6E1859A3" w14:textId="78D8A44B" w:rsidR="002C26F1" w:rsidRDefault="002C26F1" w:rsidP="00CE7C5C">
            <w:pPr>
              <w:pStyle w:val="PostHeadPara"/>
              <w:jc w:val="center"/>
            </w:pPr>
            <w:r>
              <w:t>13.10</w:t>
            </w:r>
          </w:p>
        </w:tc>
        <w:tc>
          <w:tcPr>
            <w:tcW w:w="630" w:type="dxa"/>
          </w:tcPr>
          <w:p w14:paraId="3733BDB3" w14:textId="2A260FCE" w:rsidR="002C26F1" w:rsidRDefault="002C26F1" w:rsidP="00CE7C5C">
            <w:pPr>
              <w:pStyle w:val="PostHeadPara"/>
              <w:jc w:val="center"/>
            </w:pPr>
            <w:r>
              <w:t>14.23</w:t>
            </w:r>
          </w:p>
        </w:tc>
        <w:tc>
          <w:tcPr>
            <w:tcW w:w="630" w:type="dxa"/>
          </w:tcPr>
          <w:p w14:paraId="570153C4" w14:textId="5DDF624E" w:rsidR="002C26F1" w:rsidRDefault="002C26F1" w:rsidP="00CE7C5C">
            <w:pPr>
              <w:pStyle w:val="PostHeadPara"/>
              <w:jc w:val="center"/>
            </w:pPr>
            <w:r>
              <w:t>2.26</w:t>
            </w:r>
          </w:p>
        </w:tc>
      </w:tr>
      <w:tr w:rsidR="002C26F1" w14:paraId="1B2E01C1" w14:textId="77777777" w:rsidTr="00CE7C5C">
        <w:trPr>
          <w:trHeight w:val="282"/>
          <w:jc w:val="center"/>
        </w:trPr>
        <w:tc>
          <w:tcPr>
            <w:tcW w:w="1039" w:type="dxa"/>
            <w:vMerge/>
          </w:tcPr>
          <w:p w14:paraId="42252F75" w14:textId="77777777" w:rsidR="002C26F1" w:rsidRDefault="002C26F1" w:rsidP="00CE7C5C">
            <w:pPr>
              <w:pStyle w:val="PostHeadPara"/>
              <w:jc w:val="center"/>
            </w:pPr>
          </w:p>
        </w:tc>
        <w:tc>
          <w:tcPr>
            <w:tcW w:w="1046" w:type="dxa"/>
            <w:vMerge/>
          </w:tcPr>
          <w:p w14:paraId="279A775E" w14:textId="77777777" w:rsidR="002C26F1" w:rsidRDefault="002C26F1" w:rsidP="00CE7C5C">
            <w:pPr>
              <w:pStyle w:val="PostHeadPara"/>
              <w:jc w:val="center"/>
            </w:pPr>
          </w:p>
        </w:tc>
        <w:tc>
          <w:tcPr>
            <w:tcW w:w="1240" w:type="dxa"/>
          </w:tcPr>
          <w:p w14:paraId="4976F1C1" w14:textId="14950D35" w:rsidR="002C26F1" w:rsidRDefault="002C26F1" w:rsidP="00CE7C5C">
            <w:pPr>
              <w:pStyle w:val="PostHeadPara"/>
              <w:jc w:val="center"/>
            </w:pPr>
            <w:r>
              <w:t>DLASER+</w:t>
            </w:r>
          </w:p>
        </w:tc>
        <w:tc>
          <w:tcPr>
            <w:tcW w:w="720" w:type="dxa"/>
          </w:tcPr>
          <w:p w14:paraId="7872BBCA" w14:textId="206A6663" w:rsidR="002C26F1" w:rsidRDefault="002C26F1" w:rsidP="00CE7C5C">
            <w:pPr>
              <w:pStyle w:val="PostHeadPara"/>
              <w:jc w:val="center"/>
            </w:pPr>
            <w:r>
              <w:t>13.02</w:t>
            </w:r>
          </w:p>
        </w:tc>
        <w:tc>
          <w:tcPr>
            <w:tcW w:w="630" w:type="dxa"/>
          </w:tcPr>
          <w:p w14:paraId="649B3A81" w14:textId="14FDA62D" w:rsidR="002C26F1" w:rsidRDefault="002C26F1" w:rsidP="00CE7C5C">
            <w:pPr>
              <w:pStyle w:val="PostHeadPara"/>
              <w:jc w:val="center"/>
            </w:pPr>
            <w:r>
              <w:t>12.89</w:t>
            </w:r>
          </w:p>
        </w:tc>
        <w:tc>
          <w:tcPr>
            <w:tcW w:w="630" w:type="dxa"/>
          </w:tcPr>
          <w:p w14:paraId="32204619" w14:textId="7844F729" w:rsidR="002C26F1" w:rsidRDefault="002C26F1" w:rsidP="00CE7C5C">
            <w:pPr>
              <w:pStyle w:val="PostHeadPara"/>
              <w:jc w:val="center"/>
            </w:pPr>
            <w:r>
              <w:t>0.84</w:t>
            </w:r>
          </w:p>
        </w:tc>
      </w:tr>
      <w:tr w:rsidR="002C26F1" w14:paraId="12E2F10E" w14:textId="77777777" w:rsidTr="00CE7C5C">
        <w:trPr>
          <w:trHeight w:val="282"/>
          <w:jc w:val="center"/>
        </w:trPr>
        <w:tc>
          <w:tcPr>
            <w:tcW w:w="1039" w:type="dxa"/>
            <w:vMerge/>
          </w:tcPr>
          <w:p w14:paraId="4D64A54B" w14:textId="77777777" w:rsidR="002C26F1" w:rsidRDefault="002C26F1" w:rsidP="00CE7C5C">
            <w:pPr>
              <w:pStyle w:val="PostHeadPara"/>
              <w:jc w:val="center"/>
            </w:pPr>
          </w:p>
        </w:tc>
        <w:tc>
          <w:tcPr>
            <w:tcW w:w="1046" w:type="dxa"/>
            <w:vMerge w:val="restart"/>
          </w:tcPr>
          <w:p w14:paraId="2926169F" w14:textId="51B0D1CB" w:rsidR="002C26F1" w:rsidRDefault="002C26F1" w:rsidP="00CE7C5C">
            <w:pPr>
              <w:pStyle w:val="PostHeadPara"/>
              <w:jc w:val="center"/>
            </w:pPr>
            <w:r>
              <w:t>DeltaIoTv</w:t>
            </w:r>
            <w:r>
              <w:t>2</w:t>
            </w:r>
          </w:p>
        </w:tc>
        <w:tc>
          <w:tcPr>
            <w:tcW w:w="1240" w:type="dxa"/>
          </w:tcPr>
          <w:p w14:paraId="353EAC93" w14:textId="7FFF931F" w:rsidR="002C26F1" w:rsidRDefault="002C26F1" w:rsidP="00CE7C5C">
            <w:pPr>
              <w:pStyle w:val="PostHeadPara"/>
              <w:jc w:val="center"/>
            </w:pPr>
            <w:r>
              <w:t>DRL4SAO</w:t>
            </w:r>
          </w:p>
        </w:tc>
        <w:tc>
          <w:tcPr>
            <w:tcW w:w="720" w:type="dxa"/>
          </w:tcPr>
          <w:p w14:paraId="696EAC4A" w14:textId="77777777" w:rsidR="002C26F1" w:rsidRDefault="002C26F1" w:rsidP="00CE7C5C">
            <w:pPr>
              <w:pStyle w:val="PostHeadPara"/>
              <w:jc w:val="center"/>
            </w:pPr>
          </w:p>
        </w:tc>
        <w:tc>
          <w:tcPr>
            <w:tcW w:w="630" w:type="dxa"/>
          </w:tcPr>
          <w:p w14:paraId="55D48F0A" w14:textId="77777777" w:rsidR="002C26F1" w:rsidRDefault="002C26F1" w:rsidP="00CE7C5C">
            <w:pPr>
              <w:pStyle w:val="PostHeadPara"/>
              <w:jc w:val="center"/>
            </w:pPr>
          </w:p>
        </w:tc>
        <w:tc>
          <w:tcPr>
            <w:tcW w:w="630" w:type="dxa"/>
          </w:tcPr>
          <w:p w14:paraId="56804BA6" w14:textId="77777777" w:rsidR="002C26F1" w:rsidRDefault="002C26F1" w:rsidP="00CE7C5C">
            <w:pPr>
              <w:pStyle w:val="PostHeadPara"/>
              <w:jc w:val="center"/>
            </w:pPr>
          </w:p>
        </w:tc>
      </w:tr>
      <w:tr w:rsidR="002C26F1" w14:paraId="08A9F67C" w14:textId="77777777" w:rsidTr="00CE7C5C">
        <w:trPr>
          <w:trHeight w:val="282"/>
          <w:jc w:val="center"/>
        </w:trPr>
        <w:tc>
          <w:tcPr>
            <w:tcW w:w="1039" w:type="dxa"/>
            <w:vMerge/>
          </w:tcPr>
          <w:p w14:paraId="345F54A2" w14:textId="77777777" w:rsidR="002C26F1" w:rsidRDefault="002C26F1" w:rsidP="00CE7C5C">
            <w:pPr>
              <w:pStyle w:val="PostHeadPara"/>
              <w:jc w:val="center"/>
            </w:pPr>
          </w:p>
        </w:tc>
        <w:tc>
          <w:tcPr>
            <w:tcW w:w="1046" w:type="dxa"/>
            <w:vMerge/>
          </w:tcPr>
          <w:p w14:paraId="483E9914" w14:textId="77777777" w:rsidR="002C26F1" w:rsidRDefault="002C26F1" w:rsidP="00CE7C5C">
            <w:pPr>
              <w:pStyle w:val="PostHeadPara"/>
              <w:jc w:val="center"/>
            </w:pPr>
          </w:p>
        </w:tc>
        <w:tc>
          <w:tcPr>
            <w:tcW w:w="1240" w:type="dxa"/>
          </w:tcPr>
          <w:p w14:paraId="24836005" w14:textId="0ABC008E" w:rsidR="002C26F1" w:rsidRDefault="002C26F1" w:rsidP="00CE7C5C">
            <w:pPr>
              <w:pStyle w:val="PostHeadPara"/>
              <w:jc w:val="center"/>
            </w:pPr>
            <w:r>
              <w:t>Reference</w:t>
            </w:r>
          </w:p>
        </w:tc>
        <w:tc>
          <w:tcPr>
            <w:tcW w:w="720" w:type="dxa"/>
          </w:tcPr>
          <w:p w14:paraId="5AE89BD8" w14:textId="77777777" w:rsidR="002C26F1" w:rsidRDefault="002C26F1" w:rsidP="00CE7C5C">
            <w:pPr>
              <w:pStyle w:val="PostHeadPara"/>
              <w:jc w:val="center"/>
            </w:pPr>
          </w:p>
        </w:tc>
        <w:tc>
          <w:tcPr>
            <w:tcW w:w="630" w:type="dxa"/>
          </w:tcPr>
          <w:p w14:paraId="28AF8D14" w14:textId="77777777" w:rsidR="002C26F1" w:rsidRDefault="002C26F1" w:rsidP="00CE7C5C">
            <w:pPr>
              <w:pStyle w:val="PostHeadPara"/>
              <w:jc w:val="center"/>
            </w:pPr>
          </w:p>
        </w:tc>
        <w:tc>
          <w:tcPr>
            <w:tcW w:w="630" w:type="dxa"/>
          </w:tcPr>
          <w:p w14:paraId="71C40969" w14:textId="77777777" w:rsidR="002C26F1" w:rsidRDefault="002C26F1" w:rsidP="00CE7C5C">
            <w:pPr>
              <w:pStyle w:val="PostHeadPara"/>
              <w:jc w:val="center"/>
            </w:pPr>
          </w:p>
        </w:tc>
      </w:tr>
      <w:tr w:rsidR="002C26F1" w14:paraId="735D9510" w14:textId="77777777" w:rsidTr="00CE7C5C">
        <w:trPr>
          <w:trHeight w:val="282"/>
          <w:jc w:val="center"/>
        </w:trPr>
        <w:tc>
          <w:tcPr>
            <w:tcW w:w="1039" w:type="dxa"/>
            <w:vMerge/>
          </w:tcPr>
          <w:p w14:paraId="351ED7C4" w14:textId="77777777" w:rsidR="002C26F1" w:rsidRDefault="002C26F1" w:rsidP="00CE7C5C">
            <w:pPr>
              <w:pStyle w:val="PostHeadPara"/>
              <w:jc w:val="center"/>
            </w:pPr>
          </w:p>
        </w:tc>
        <w:tc>
          <w:tcPr>
            <w:tcW w:w="1046" w:type="dxa"/>
            <w:vMerge/>
          </w:tcPr>
          <w:p w14:paraId="7B485311" w14:textId="77777777" w:rsidR="002C26F1" w:rsidRDefault="002C26F1" w:rsidP="00CE7C5C">
            <w:pPr>
              <w:pStyle w:val="PostHeadPara"/>
              <w:jc w:val="center"/>
            </w:pPr>
          </w:p>
        </w:tc>
        <w:tc>
          <w:tcPr>
            <w:tcW w:w="1240" w:type="dxa"/>
          </w:tcPr>
          <w:p w14:paraId="20A79D5A" w14:textId="3ABB6CB1" w:rsidR="002C26F1" w:rsidRDefault="002C26F1" w:rsidP="00CE7C5C">
            <w:pPr>
              <w:pStyle w:val="PostHeadPara"/>
              <w:jc w:val="center"/>
            </w:pPr>
            <w:r>
              <w:t>DLASER+</w:t>
            </w:r>
          </w:p>
        </w:tc>
        <w:tc>
          <w:tcPr>
            <w:tcW w:w="720" w:type="dxa"/>
          </w:tcPr>
          <w:p w14:paraId="09E8F238" w14:textId="77777777" w:rsidR="002C26F1" w:rsidRDefault="002C26F1" w:rsidP="00CE7C5C">
            <w:pPr>
              <w:pStyle w:val="PostHeadPara"/>
              <w:jc w:val="center"/>
            </w:pPr>
          </w:p>
        </w:tc>
        <w:tc>
          <w:tcPr>
            <w:tcW w:w="630" w:type="dxa"/>
          </w:tcPr>
          <w:p w14:paraId="48A0FC20" w14:textId="77777777" w:rsidR="002C26F1" w:rsidRDefault="002C26F1" w:rsidP="00CE7C5C">
            <w:pPr>
              <w:pStyle w:val="PostHeadPara"/>
              <w:jc w:val="center"/>
            </w:pPr>
          </w:p>
        </w:tc>
        <w:tc>
          <w:tcPr>
            <w:tcW w:w="630" w:type="dxa"/>
          </w:tcPr>
          <w:p w14:paraId="62F530CA" w14:textId="77777777" w:rsidR="002C26F1" w:rsidRDefault="002C26F1" w:rsidP="00CE7C5C">
            <w:pPr>
              <w:pStyle w:val="PostHeadPara"/>
              <w:jc w:val="center"/>
            </w:pPr>
          </w:p>
        </w:tc>
      </w:tr>
      <w:tr w:rsidR="002C26F1" w14:paraId="351F988F" w14:textId="77777777" w:rsidTr="00CE7C5C">
        <w:trPr>
          <w:trHeight w:val="282"/>
          <w:jc w:val="center"/>
        </w:trPr>
        <w:tc>
          <w:tcPr>
            <w:tcW w:w="1039" w:type="dxa"/>
            <w:vMerge w:val="restart"/>
          </w:tcPr>
          <w:p w14:paraId="4F060654" w14:textId="0BFAFA02" w:rsidR="002C26F1" w:rsidRDefault="002C26F1" w:rsidP="00CE7C5C">
            <w:pPr>
              <w:pStyle w:val="PostHeadPara"/>
              <w:jc w:val="center"/>
            </w:pPr>
            <w:r>
              <w:t>TT</w:t>
            </w:r>
          </w:p>
        </w:tc>
        <w:tc>
          <w:tcPr>
            <w:tcW w:w="1046" w:type="dxa"/>
            <w:vMerge w:val="restart"/>
          </w:tcPr>
          <w:p w14:paraId="352DADB7" w14:textId="005CF373" w:rsidR="002C26F1" w:rsidRDefault="002C26F1" w:rsidP="00CE7C5C">
            <w:pPr>
              <w:pStyle w:val="PostHeadPara"/>
              <w:jc w:val="center"/>
            </w:pPr>
            <w:r>
              <w:t>DeltaIoTv1</w:t>
            </w:r>
          </w:p>
        </w:tc>
        <w:tc>
          <w:tcPr>
            <w:tcW w:w="1240" w:type="dxa"/>
          </w:tcPr>
          <w:p w14:paraId="7B451CCA" w14:textId="1C22F0F6" w:rsidR="002C26F1" w:rsidRDefault="002C26F1" w:rsidP="00CE7C5C">
            <w:pPr>
              <w:pStyle w:val="PostHeadPara"/>
              <w:jc w:val="center"/>
            </w:pPr>
            <w:r>
              <w:t>DRL4SAO</w:t>
            </w:r>
          </w:p>
        </w:tc>
        <w:tc>
          <w:tcPr>
            <w:tcW w:w="720" w:type="dxa"/>
          </w:tcPr>
          <w:p w14:paraId="70E5A4F1" w14:textId="7ABCC079" w:rsidR="002C26F1" w:rsidRDefault="00F5558E" w:rsidP="00CE7C5C">
            <w:pPr>
              <w:pStyle w:val="PostHeadPara"/>
              <w:jc w:val="center"/>
            </w:pPr>
            <w:r>
              <w:t>-</w:t>
            </w:r>
          </w:p>
        </w:tc>
        <w:tc>
          <w:tcPr>
            <w:tcW w:w="630" w:type="dxa"/>
          </w:tcPr>
          <w:p w14:paraId="34F5AAB6" w14:textId="60BB0437" w:rsidR="002C26F1" w:rsidRDefault="00B8790C" w:rsidP="00CE7C5C">
            <w:pPr>
              <w:pStyle w:val="PostHeadPara"/>
              <w:jc w:val="center"/>
            </w:pPr>
            <w:r>
              <w:t>7.11</w:t>
            </w:r>
          </w:p>
        </w:tc>
        <w:tc>
          <w:tcPr>
            <w:tcW w:w="630" w:type="dxa"/>
          </w:tcPr>
          <w:p w14:paraId="4FA2D704" w14:textId="508B1585" w:rsidR="002C26F1" w:rsidRDefault="00B8790C" w:rsidP="00CE7C5C">
            <w:pPr>
              <w:pStyle w:val="PostHeadPara"/>
              <w:jc w:val="center"/>
            </w:pPr>
            <w:r>
              <w:t>0.17</w:t>
            </w:r>
          </w:p>
        </w:tc>
      </w:tr>
      <w:tr w:rsidR="002C26F1" w14:paraId="145D5B6B" w14:textId="77777777" w:rsidTr="00CE7C5C">
        <w:trPr>
          <w:trHeight w:val="282"/>
          <w:jc w:val="center"/>
        </w:trPr>
        <w:tc>
          <w:tcPr>
            <w:tcW w:w="1039" w:type="dxa"/>
            <w:vMerge/>
          </w:tcPr>
          <w:p w14:paraId="182C7334" w14:textId="77777777" w:rsidR="002C26F1" w:rsidRDefault="002C26F1" w:rsidP="00CE7C5C">
            <w:pPr>
              <w:pStyle w:val="PostHeadPara"/>
              <w:jc w:val="center"/>
            </w:pPr>
          </w:p>
        </w:tc>
        <w:tc>
          <w:tcPr>
            <w:tcW w:w="1046" w:type="dxa"/>
            <w:vMerge/>
          </w:tcPr>
          <w:p w14:paraId="7C4C4FC7" w14:textId="77777777" w:rsidR="002C26F1" w:rsidRDefault="002C26F1" w:rsidP="00CE7C5C">
            <w:pPr>
              <w:pStyle w:val="PostHeadPara"/>
              <w:jc w:val="center"/>
            </w:pPr>
          </w:p>
        </w:tc>
        <w:tc>
          <w:tcPr>
            <w:tcW w:w="1240" w:type="dxa"/>
          </w:tcPr>
          <w:p w14:paraId="199DD284" w14:textId="0382CF15" w:rsidR="002C26F1" w:rsidRDefault="002C26F1" w:rsidP="00CE7C5C">
            <w:pPr>
              <w:pStyle w:val="PostHeadPara"/>
              <w:jc w:val="center"/>
            </w:pPr>
            <w:r>
              <w:t>Reference</w:t>
            </w:r>
          </w:p>
        </w:tc>
        <w:tc>
          <w:tcPr>
            <w:tcW w:w="720" w:type="dxa"/>
          </w:tcPr>
          <w:p w14:paraId="38C8727E" w14:textId="3630E6BB" w:rsidR="002C26F1" w:rsidRDefault="00F5558E" w:rsidP="00CE7C5C">
            <w:pPr>
              <w:pStyle w:val="PostHeadPara"/>
              <w:jc w:val="center"/>
            </w:pPr>
            <w:r>
              <w:t>-</w:t>
            </w:r>
          </w:p>
        </w:tc>
        <w:tc>
          <w:tcPr>
            <w:tcW w:w="630" w:type="dxa"/>
          </w:tcPr>
          <w:p w14:paraId="7CDD1C9E" w14:textId="05D92210" w:rsidR="002C26F1" w:rsidRDefault="003A4ECF" w:rsidP="00CE7C5C">
            <w:pPr>
              <w:pStyle w:val="PostHeadPara"/>
              <w:jc w:val="center"/>
            </w:pPr>
            <w:r>
              <w:t>8.72</w:t>
            </w:r>
          </w:p>
        </w:tc>
        <w:tc>
          <w:tcPr>
            <w:tcW w:w="630" w:type="dxa"/>
          </w:tcPr>
          <w:p w14:paraId="499FD93A" w14:textId="686887CF" w:rsidR="002C26F1" w:rsidRDefault="003A4ECF" w:rsidP="00CE7C5C">
            <w:pPr>
              <w:pStyle w:val="PostHeadPara"/>
              <w:jc w:val="center"/>
            </w:pPr>
            <w:r>
              <w:t>0.0</w:t>
            </w:r>
          </w:p>
        </w:tc>
      </w:tr>
      <w:tr w:rsidR="002C26F1" w14:paraId="6872B1A9" w14:textId="77777777" w:rsidTr="00CE7C5C">
        <w:trPr>
          <w:trHeight w:val="282"/>
          <w:jc w:val="center"/>
        </w:trPr>
        <w:tc>
          <w:tcPr>
            <w:tcW w:w="1039" w:type="dxa"/>
            <w:vMerge/>
          </w:tcPr>
          <w:p w14:paraId="42FF7F76" w14:textId="77777777" w:rsidR="002C26F1" w:rsidRDefault="002C26F1" w:rsidP="00CE7C5C">
            <w:pPr>
              <w:pStyle w:val="PostHeadPara"/>
              <w:jc w:val="center"/>
            </w:pPr>
          </w:p>
        </w:tc>
        <w:tc>
          <w:tcPr>
            <w:tcW w:w="1046" w:type="dxa"/>
            <w:vMerge/>
          </w:tcPr>
          <w:p w14:paraId="5EC9B18D" w14:textId="77777777" w:rsidR="002C26F1" w:rsidRDefault="002C26F1" w:rsidP="00CE7C5C">
            <w:pPr>
              <w:pStyle w:val="PostHeadPara"/>
              <w:jc w:val="center"/>
            </w:pPr>
          </w:p>
        </w:tc>
        <w:tc>
          <w:tcPr>
            <w:tcW w:w="1240" w:type="dxa"/>
          </w:tcPr>
          <w:p w14:paraId="7AAD51CD" w14:textId="1BCFD493" w:rsidR="002C26F1" w:rsidRDefault="002C26F1" w:rsidP="00CE7C5C">
            <w:pPr>
              <w:pStyle w:val="PostHeadPara"/>
              <w:jc w:val="center"/>
            </w:pPr>
            <w:r>
              <w:t>ML4EAS</w:t>
            </w:r>
          </w:p>
        </w:tc>
        <w:tc>
          <w:tcPr>
            <w:tcW w:w="720" w:type="dxa"/>
          </w:tcPr>
          <w:p w14:paraId="222885C3" w14:textId="0D1068AE" w:rsidR="002C26F1" w:rsidRDefault="00F5558E" w:rsidP="00CE7C5C">
            <w:pPr>
              <w:pStyle w:val="PostHeadPara"/>
              <w:jc w:val="center"/>
            </w:pPr>
            <w:r>
              <w:t>-</w:t>
            </w:r>
          </w:p>
        </w:tc>
        <w:tc>
          <w:tcPr>
            <w:tcW w:w="630" w:type="dxa"/>
          </w:tcPr>
          <w:p w14:paraId="07A0409E" w14:textId="43204511" w:rsidR="002C26F1" w:rsidRDefault="00D123FD" w:rsidP="00CE7C5C">
            <w:pPr>
              <w:pStyle w:val="PostHeadPara"/>
              <w:jc w:val="center"/>
            </w:pPr>
            <w:r>
              <w:t>8.62</w:t>
            </w:r>
          </w:p>
        </w:tc>
        <w:tc>
          <w:tcPr>
            <w:tcW w:w="630" w:type="dxa"/>
          </w:tcPr>
          <w:p w14:paraId="29DB9869" w14:textId="6D289143" w:rsidR="002C26F1" w:rsidRDefault="00D123FD" w:rsidP="00CE7C5C">
            <w:pPr>
              <w:pStyle w:val="PostHeadPara"/>
              <w:jc w:val="center"/>
            </w:pPr>
            <w:r>
              <w:t>0.0</w:t>
            </w:r>
          </w:p>
        </w:tc>
      </w:tr>
      <w:tr w:rsidR="002C26F1" w14:paraId="7623C645" w14:textId="77777777" w:rsidTr="00CE7C5C">
        <w:trPr>
          <w:trHeight w:val="282"/>
          <w:jc w:val="center"/>
        </w:trPr>
        <w:tc>
          <w:tcPr>
            <w:tcW w:w="1039" w:type="dxa"/>
            <w:vMerge/>
          </w:tcPr>
          <w:p w14:paraId="1A37FE58" w14:textId="77777777" w:rsidR="002C26F1" w:rsidRDefault="002C26F1" w:rsidP="00CE7C5C">
            <w:pPr>
              <w:pStyle w:val="PostHeadPara"/>
              <w:jc w:val="center"/>
            </w:pPr>
          </w:p>
        </w:tc>
        <w:tc>
          <w:tcPr>
            <w:tcW w:w="1046" w:type="dxa"/>
            <w:vMerge/>
          </w:tcPr>
          <w:p w14:paraId="7125325C" w14:textId="77777777" w:rsidR="002C26F1" w:rsidRDefault="002C26F1" w:rsidP="00CE7C5C">
            <w:pPr>
              <w:pStyle w:val="PostHeadPara"/>
              <w:jc w:val="center"/>
            </w:pPr>
          </w:p>
        </w:tc>
        <w:tc>
          <w:tcPr>
            <w:tcW w:w="1240" w:type="dxa"/>
          </w:tcPr>
          <w:p w14:paraId="3B09DCB2" w14:textId="7DEAC9DB" w:rsidR="002C26F1" w:rsidRDefault="002C26F1" w:rsidP="00CE7C5C">
            <w:pPr>
              <w:pStyle w:val="PostHeadPara"/>
              <w:jc w:val="center"/>
            </w:pPr>
            <w:r>
              <w:t>DLASER</w:t>
            </w:r>
          </w:p>
        </w:tc>
        <w:tc>
          <w:tcPr>
            <w:tcW w:w="720" w:type="dxa"/>
          </w:tcPr>
          <w:p w14:paraId="41766683" w14:textId="498C9F65" w:rsidR="002C26F1" w:rsidRDefault="00F5558E" w:rsidP="00CE7C5C">
            <w:pPr>
              <w:pStyle w:val="PostHeadPara"/>
              <w:jc w:val="center"/>
            </w:pPr>
            <w:r>
              <w:t>-</w:t>
            </w:r>
          </w:p>
        </w:tc>
        <w:tc>
          <w:tcPr>
            <w:tcW w:w="630" w:type="dxa"/>
          </w:tcPr>
          <w:p w14:paraId="76479736" w14:textId="2B87EA1C" w:rsidR="002C26F1" w:rsidRDefault="00D123FD" w:rsidP="00CE7C5C">
            <w:pPr>
              <w:pStyle w:val="PostHeadPara"/>
              <w:jc w:val="center"/>
            </w:pPr>
            <w:r>
              <w:t>8.18</w:t>
            </w:r>
          </w:p>
        </w:tc>
        <w:tc>
          <w:tcPr>
            <w:tcW w:w="630" w:type="dxa"/>
          </w:tcPr>
          <w:p w14:paraId="3380FAD7" w14:textId="31D9993D" w:rsidR="002C26F1" w:rsidRDefault="00D123FD" w:rsidP="00CE7C5C">
            <w:pPr>
              <w:pStyle w:val="PostHeadPara"/>
              <w:jc w:val="center"/>
            </w:pPr>
            <w:r>
              <w:t>0.2</w:t>
            </w:r>
          </w:p>
        </w:tc>
      </w:tr>
      <w:tr w:rsidR="002C26F1" w14:paraId="4C29CD38" w14:textId="77777777" w:rsidTr="00CE7C5C">
        <w:trPr>
          <w:trHeight w:val="282"/>
          <w:jc w:val="center"/>
        </w:trPr>
        <w:tc>
          <w:tcPr>
            <w:tcW w:w="1039" w:type="dxa"/>
            <w:vMerge/>
          </w:tcPr>
          <w:p w14:paraId="3A499EA2" w14:textId="77777777" w:rsidR="002C26F1" w:rsidRDefault="002C26F1" w:rsidP="00CE7C5C">
            <w:pPr>
              <w:pStyle w:val="PostHeadPara"/>
              <w:jc w:val="center"/>
            </w:pPr>
          </w:p>
        </w:tc>
        <w:tc>
          <w:tcPr>
            <w:tcW w:w="1046" w:type="dxa"/>
            <w:vMerge/>
          </w:tcPr>
          <w:p w14:paraId="35577875" w14:textId="77777777" w:rsidR="002C26F1" w:rsidRDefault="002C26F1" w:rsidP="00CE7C5C">
            <w:pPr>
              <w:pStyle w:val="PostHeadPara"/>
              <w:jc w:val="center"/>
            </w:pPr>
          </w:p>
        </w:tc>
        <w:tc>
          <w:tcPr>
            <w:tcW w:w="1240" w:type="dxa"/>
          </w:tcPr>
          <w:p w14:paraId="77B4F58B" w14:textId="011A372F" w:rsidR="002C26F1" w:rsidRDefault="002C26F1" w:rsidP="00CE7C5C">
            <w:pPr>
              <w:pStyle w:val="PostHeadPara"/>
              <w:jc w:val="center"/>
            </w:pPr>
            <w:r>
              <w:t>DLASER+</w:t>
            </w:r>
          </w:p>
        </w:tc>
        <w:tc>
          <w:tcPr>
            <w:tcW w:w="720" w:type="dxa"/>
          </w:tcPr>
          <w:p w14:paraId="62FCEFE5" w14:textId="32CBCAC5" w:rsidR="002C26F1" w:rsidRDefault="00F5558E" w:rsidP="00CE7C5C">
            <w:pPr>
              <w:pStyle w:val="PostHeadPara"/>
              <w:jc w:val="center"/>
            </w:pPr>
            <w:r>
              <w:t>-</w:t>
            </w:r>
          </w:p>
        </w:tc>
        <w:tc>
          <w:tcPr>
            <w:tcW w:w="630" w:type="dxa"/>
          </w:tcPr>
          <w:p w14:paraId="1C8C00BB" w14:textId="20E600E5" w:rsidR="002C26F1" w:rsidRDefault="0076337F" w:rsidP="00CE7C5C">
            <w:pPr>
              <w:pStyle w:val="PostHeadPara"/>
              <w:jc w:val="center"/>
            </w:pPr>
            <w:r>
              <w:t>7.98</w:t>
            </w:r>
          </w:p>
        </w:tc>
        <w:tc>
          <w:tcPr>
            <w:tcW w:w="630" w:type="dxa"/>
          </w:tcPr>
          <w:p w14:paraId="4204C5EC" w14:textId="4146F8BF" w:rsidR="002C26F1" w:rsidRDefault="0076337F" w:rsidP="00CE7C5C">
            <w:pPr>
              <w:pStyle w:val="PostHeadPara"/>
              <w:jc w:val="center"/>
            </w:pPr>
            <w:r>
              <w:t>0.47</w:t>
            </w:r>
          </w:p>
        </w:tc>
      </w:tr>
      <w:tr w:rsidR="002C26F1" w14:paraId="7826DFC9" w14:textId="77777777" w:rsidTr="00CE7C5C">
        <w:trPr>
          <w:trHeight w:val="282"/>
          <w:jc w:val="center"/>
        </w:trPr>
        <w:tc>
          <w:tcPr>
            <w:tcW w:w="1039" w:type="dxa"/>
            <w:vMerge/>
          </w:tcPr>
          <w:p w14:paraId="4E3A02CE" w14:textId="77777777" w:rsidR="002C26F1" w:rsidRDefault="002C26F1" w:rsidP="00CE7C5C">
            <w:pPr>
              <w:pStyle w:val="PostHeadPara"/>
              <w:jc w:val="center"/>
            </w:pPr>
          </w:p>
        </w:tc>
        <w:tc>
          <w:tcPr>
            <w:tcW w:w="1046" w:type="dxa"/>
            <w:vMerge w:val="restart"/>
          </w:tcPr>
          <w:p w14:paraId="228A6DA8" w14:textId="13A09CA5" w:rsidR="002C26F1" w:rsidRDefault="002C26F1" w:rsidP="00CE7C5C">
            <w:pPr>
              <w:pStyle w:val="PostHeadPara"/>
              <w:jc w:val="center"/>
            </w:pPr>
            <w:r>
              <w:t>DeltaIoTv2</w:t>
            </w:r>
          </w:p>
        </w:tc>
        <w:tc>
          <w:tcPr>
            <w:tcW w:w="1240" w:type="dxa"/>
          </w:tcPr>
          <w:p w14:paraId="339D912F" w14:textId="71B0C188" w:rsidR="002C26F1" w:rsidRDefault="002C26F1" w:rsidP="00CE7C5C">
            <w:pPr>
              <w:pStyle w:val="PostHeadPara"/>
              <w:jc w:val="center"/>
            </w:pPr>
            <w:r>
              <w:t>DRL4SAO</w:t>
            </w:r>
          </w:p>
        </w:tc>
        <w:tc>
          <w:tcPr>
            <w:tcW w:w="720" w:type="dxa"/>
          </w:tcPr>
          <w:p w14:paraId="4F14B6E6" w14:textId="035B9CA5" w:rsidR="002C26F1" w:rsidRDefault="00FB5660" w:rsidP="00CE7C5C">
            <w:pPr>
              <w:pStyle w:val="PostHeadPara"/>
              <w:jc w:val="center"/>
            </w:pPr>
            <w:r>
              <w:t>-</w:t>
            </w:r>
          </w:p>
        </w:tc>
        <w:tc>
          <w:tcPr>
            <w:tcW w:w="630" w:type="dxa"/>
          </w:tcPr>
          <w:p w14:paraId="68B97682" w14:textId="7877A1CE" w:rsidR="002C26F1" w:rsidRDefault="00FB5660" w:rsidP="00CE7C5C">
            <w:pPr>
              <w:pStyle w:val="PostHeadPara"/>
              <w:jc w:val="center"/>
            </w:pPr>
            <w:r>
              <w:t>9.21</w:t>
            </w:r>
          </w:p>
        </w:tc>
        <w:tc>
          <w:tcPr>
            <w:tcW w:w="630" w:type="dxa"/>
          </w:tcPr>
          <w:p w14:paraId="2E045B14" w14:textId="512E0A58" w:rsidR="002C26F1" w:rsidRDefault="00FB5660" w:rsidP="00CE7C5C">
            <w:pPr>
              <w:pStyle w:val="PostHeadPara"/>
              <w:jc w:val="center"/>
            </w:pPr>
            <w:r>
              <w:t>1.31</w:t>
            </w:r>
          </w:p>
        </w:tc>
      </w:tr>
      <w:tr w:rsidR="002C26F1" w14:paraId="791F2113" w14:textId="77777777" w:rsidTr="00CE7C5C">
        <w:trPr>
          <w:trHeight w:val="282"/>
          <w:jc w:val="center"/>
        </w:trPr>
        <w:tc>
          <w:tcPr>
            <w:tcW w:w="1039" w:type="dxa"/>
            <w:vMerge/>
          </w:tcPr>
          <w:p w14:paraId="1B02CCAF" w14:textId="77777777" w:rsidR="002C26F1" w:rsidRDefault="002C26F1" w:rsidP="00CE7C5C">
            <w:pPr>
              <w:pStyle w:val="PostHeadPara"/>
              <w:jc w:val="center"/>
            </w:pPr>
          </w:p>
        </w:tc>
        <w:tc>
          <w:tcPr>
            <w:tcW w:w="1046" w:type="dxa"/>
            <w:vMerge/>
          </w:tcPr>
          <w:p w14:paraId="557307ED" w14:textId="77777777" w:rsidR="002C26F1" w:rsidRDefault="002C26F1" w:rsidP="00CE7C5C">
            <w:pPr>
              <w:pStyle w:val="PostHeadPara"/>
              <w:jc w:val="center"/>
            </w:pPr>
          </w:p>
        </w:tc>
        <w:tc>
          <w:tcPr>
            <w:tcW w:w="1240" w:type="dxa"/>
          </w:tcPr>
          <w:p w14:paraId="3903EB56" w14:textId="24FD728C" w:rsidR="002C26F1" w:rsidRDefault="002C26F1" w:rsidP="00CE7C5C">
            <w:pPr>
              <w:pStyle w:val="PostHeadPara"/>
              <w:jc w:val="center"/>
            </w:pPr>
            <w:r>
              <w:t>Reference</w:t>
            </w:r>
          </w:p>
        </w:tc>
        <w:tc>
          <w:tcPr>
            <w:tcW w:w="720" w:type="dxa"/>
          </w:tcPr>
          <w:p w14:paraId="11BFCCA1" w14:textId="6C9528DA" w:rsidR="002C26F1" w:rsidRDefault="00FB5660" w:rsidP="00CE7C5C">
            <w:pPr>
              <w:pStyle w:val="PostHeadPara"/>
              <w:jc w:val="center"/>
            </w:pPr>
            <w:r>
              <w:t>-</w:t>
            </w:r>
          </w:p>
        </w:tc>
        <w:tc>
          <w:tcPr>
            <w:tcW w:w="630" w:type="dxa"/>
          </w:tcPr>
          <w:p w14:paraId="0619F6A3" w14:textId="1D0454D0" w:rsidR="002C26F1" w:rsidRDefault="00FB5660" w:rsidP="00CE7C5C">
            <w:pPr>
              <w:pStyle w:val="PostHeadPara"/>
              <w:jc w:val="center"/>
            </w:pPr>
            <w:r>
              <w:t>11.84</w:t>
            </w:r>
          </w:p>
        </w:tc>
        <w:tc>
          <w:tcPr>
            <w:tcW w:w="630" w:type="dxa"/>
          </w:tcPr>
          <w:p w14:paraId="2D177CE5" w14:textId="66486289" w:rsidR="002C26F1" w:rsidRDefault="00FB5660" w:rsidP="00CE7C5C">
            <w:pPr>
              <w:pStyle w:val="PostHeadPara"/>
              <w:jc w:val="center"/>
            </w:pPr>
            <w:r>
              <w:t>2.15</w:t>
            </w:r>
          </w:p>
        </w:tc>
      </w:tr>
      <w:tr w:rsidR="002C26F1" w14:paraId="1F4C56C1" w14:textId="77777777" w:rsidTr="00CE7C5C">
        <w:trPr>
          <w:trHeight w:val="282"/>
          <w:jc w:val="center"/>
        </w:trPr>
        <w:tc>
          <w:tcPr>
            <w:tcW w:w="1039" w:type="dxa"/>
            <w:vMerge/>
          </w:tcPr>
          <w:p w14:paraId="3D041AC4" w14:textId="77777777" w:rsidR="002C26F1" w:rsidRDefault="002C26F1" w:rsidP="00CE7C5C">
            <w:pPr>
              <w:pStyle w:val="PostHeadPara"/>
              <w:jc w:val="center"/>
            </w:pPr>
          </w:p>
        </w:tc>
        <w:tc>
          <w:tcPr>
            <w:tcW w:w="1046" w:type="dxa"/>
            <w:vMerge/>
          </w:tcPr>
          <w:p w14:paraId="6183A559" w14:textId="77777777" w:rsidR="002C26F1" w:rsidRDefault="002C26F1" w:rsidP="00CE7C5C">
            <w:pPr>
              <w:pStyle w:val="PostHeadPara"/>
              <w:jc w:val="center"/>
            </w:pPr>
          </w:p>
        </w:tc>
        <w:tc>
          <w:tcPr>
            <w:tcW w:w="1240" w:type="dxa"/>
          </w:tcPr>
          <w:p w14:paraId="126B2080" w14:textId="2F7748B4" w:rsidR="002C26F1" w:rsidRDefault="002C26F1" w:rsidP="00CE7C5C">
            <w:pPr>
              <w:pStyle w:val="PostHeadPara"/>
              <w:jc w:val="center"/>
            </w:pPr>
            <w:r>
              <w:t>ML4EAS</w:t>
            </w:r>
          </w:p>
        </w:tc>
        <w:tc>
          <w:tcPr>
            <w:tcW w:w="720" w:type="dxa"/>
          </w:tcPr>
          <w:p w14:paraId="7B5E4426" w14:textId="7527B65C" w:rsidR="002C26F1" w:rsidRDefault="00FB5660" w:rsidP="00CE7C5C">
            <w:pPr>
              <w:pStyle w:val="PostHeadPara"/>
              <w:jc w:val="center"/>
            </w:pPr>
            <w:r>
              <w:t>-</w:t>
            </w:r>
          </w:p>
        </w:tc>
        <w:tc>
          <w:tcPr>
            <w:tcW w:w="630" w:type="dxa"/>
          </w:tcPr>
          <w:p w14:paraId="6A6965B4" w14:textId="724443F2" w:rsidR="002C26F1" w:rsidRDefault="00FB5660" w:rsidP="00CE7C5C">
            <w:pPr>
              <w:pStyle w:val="PostHeadPara"/>
              <w:jc w:val="center"/>
            </w:pPr>
            <w:r>
              <w:t>10.56</w:t>
            </w:r>
          </w:p>
        </w:tc>
        <w:tc>
          <w:tcPr>
            <w:tcW w:w="630" w:type="dxa"/>
          </w:tcPr>
          <w:p w14:paraId="686FACFD" w14:textId="2BCDEAF6" w:rsidR="002C26F1" w:rsidRDefault="00FB5660" w:rsidP="00CE7C5C">
            <w:pPr>
              <w:pStyle w:val="PostHeadPara"/>
              <w:jc w:val="center"/>
            </w:pPr>
            <w:r>
              <w:t>1.25</w:t>
            </w:r>
          </w:p>
        </w:tc>
      </w:tr>
      <w:tr w:rsidR="002C26F1" w14:paraId="4EB956F2" w14:textId="77777777" w:rsidTr="00CE7C5C">
        <w:trPr>
          <w:trHeight w:val="282"/>
          <w:jc w:val="center"/>
        </w:trPr>
        <w:tc>
          <w:tcPr>
            <w:tcW w:w="1039" w:type="dxa"/>
            <w:vMerge/>
          </w:tcPr>
          <w:p w14:paraId="618BB2A5" w14:textId="77777777" w:rsidR="002C26F1" w:rsidRDefault="002C26F1" w:rsidP="00CE7C5C">
            <w:pPr>
              <w:pStyle w:val="PostHeadPara"/>
              <w:jc w:val="center"/>
            </w:pPr>
          </w:p>
        </w:tc>
        <w:tc>
          <w:tcPr>
            <w:tcW w:w="1046" w:type="dxa"/>
            <w:vMerge/>
          </w:tcPr>
          <w:p w14:paraId="47513E3B" w14:textId="77777777" w:rsidR="002C26F1" w:rsidRDefault="002C26F1" w:rsidP="00CE7C5C">
            <w:pPr>
              <w:pStyle w:val="PostHeadPara"/>
              <w:jc w:val="center"/>
            </w:pPr>
          </w:p>
        </w:tc>
        <w:tc>
          <w:tcPr>
            <w:tcW w:w="1240" w:type="dxa"/>
          </w:tcPr>
          <w:p w14:paraId="12CD328E" w14:textId="0E2CF7C9" w:rsidR="002C26F1" w:rsidRDefault="002C26F1" w:rsidP="00CE7C5C">
            <w:pPr>
              <w:pStyle w:val="PostHeadPara"/>
              <w:jc w:val="center"/>
            </w:pPr>
            <w:r>
              <w:t>DLASER</w:t>
            </w:r>
          </w:p>
        </w:tc>
        <w:tc>
          <w:tcPr>
            <w:tcW w:w="720" w:type="dxa"/>
          </w:tcPr>
          <w:p w14:paraId="74090459" w14:textId="0F8BDC77" w:rsidR="002C26F1" w:rsidRDefault="00FB5660" w:rsidP="00CE7C5C">
            <w:pPr>
              <w:pStyle w:val="PostHeadPara"/>
              <w:jc w:val="center"/>
            </w:pPr>
            <w:r>
              <w:t>-</w:t>
            </w:r>
          </w:p>
        </w:tc>
        <w:tc>
          <w:tcPr>
            <w:tcW w:w="630" w:type="dxa"/>
          </w:tcPr>
          <w:p w14:paraId="18F8C1FF" w14:textId="565194FB" w:rsidR="002C26F1" w:rsidRDefault="00FB5660" w:rsidP="00CE7C5C">
            <w:pPr>
              <w:pStyle w:val="PostHeadPara"/>
              <w:jc w:val="center"/>
            </w:pPr>
            <w:r>
              <w:t>11.35</w:t>
            </w:r>
          </w:p>
        </w:tc>
        <w:tc>
          <w:tcPr>
            <w:tcW w:w="630" w:type="dxa"/>
          </w:tcPr>
          <w:p w14:paraId="1A3718A6" w14:textId="466EEE59" w:rsidR="002C26F1" w:rsidRDefault="00FB5660" w:rsidP="00CE7C5C">
            <w:pPr>
              <w:pStyle w:val="PostHeadPara"/>
              <w:jc w:val="center"/>
            </w:pPr>
            <w:r>
              <w:t>2.15</w:t>
            </w:r>
          </w:p>
        </w:tc>
      </w:tr>
      <w:tr w:rsidR="002C26F1" w14:paraId="74A7F549" w14:textId="77777777" w:rsidTr="00CE7C5C">
        <w:trPr>
          <w:trHeight w:val="282"/>
          <w:jc w:val="center"/>
        </w:trPr>
        <w:tc>
          <w:tcPr>
            <w:tcW w:w="1039" w:type="dxa"/>
            <w:vMerge/>
          </w:tcPr>
          <w:p w14:paraId="3749560F" w14:textId="77777777" w:rsidR="002C26F1" w:rsidRDefault="002C26F1" w:rsidP="00CE7C5C">
            <w:pPr>
              <w:pStyle w:val="PostHeadPara"/>
              <w:jc w:val="center"/>
            </w:pPr>
          </w:p>
        </w:tc>
        <w:tc>
          <w:tcPr>
            <w:tcW w:w="1046" w:type="dxa"/>
            <w:vMerge/>
          </w:tcPr>
          <w:p w14:paraId="1377569E" w14:textId="77777777" w:rsidR="002C26F1" w:rsidRDefault="002C26F1" w:rsidP="00CE7C5C">
            <w:pPr>
              <w:pStyle w:val="PostHeadPara"/>
              <w:jc w:val="center"/>
            </w:pPr>
          </w:p>
        </w:tc>
        <w:tc>
          <w:tcPr>
            <w:tcW w:w="1240" w:type="dxa"/>
          </w:tcPr>
          <w:p w14:paraId="6442A4B7" w14:textId="6E2A9E0D" w:rsidR="002C26F1" w:rsidRDefault="002C26F1" w:rsidP="00CE7C5C">
            <w:pPr>
              <w:pStyle w:val="PostHeadPara"/>
              <w:jc w:val="center"/>
            </w:pPr>
            <w:r>
              <w:t>DLASER+</w:t>
            </w:r>
          </w:p>
        </w:tc>
        <w:tc>
          <w:tcPr>
            <w:tcW w:w="720" w:type="dxa"/>
          </w:tcPr>
          <w:p w14:paraId="2569685F" w14:textId="03956A38" w:rsidR="002C26F1" w:rsidRDefault="00FB5660" w:rsidP="00CE7C5C">
            <w:pPr>
              <w:pStyle w:val="PostHeadPara"/>
              <w:jc w:val="center"/>
            </w:pPr>
            <w:r>
              <w:t>-</w:t>
            </w:r>
          </w:p>
        </w:tc>
        <w:tc>
          <w:tcPr>
            <w:tcW w:w="630" w:type="dxa"/>
          </w:tcPr>
          <w:p w14:paraId="57D5DD27" w14:textId="2FFB9D4F" w:rsidR="002C26F1" w:rsidRDefault="00FB5660" w:rsidP="00CE7C5C">
            <w:pPr>
              <w:pStyle w:val="PostHeadPara"/>
              <w:jc w:val="center"/>
            </w:pPr>
            <w:r>
              <w:t>11.39</w:t>
            </w:r>
          </w:p>
        </w:tc>
        <w:tc>
          <w:tcPr>
            <w:tcW w:w="630" w:type="dxa"/>
          </w:tcPr>
          <w:p w14:paraId="4291F670" w14:textId="677D67FE" w:rsidR="002C26F1" w:rsidRDefault="00FB5660" w:rsidP="00CE7C5C">
            <w:pPr>
              <w:pStyle w:val="PostHeadPara"/>
              <w:jc w:val="center"/>
            </w:pPr>
            <w:r>
              <w:t>2.01</w:t>
            </w:r>
          </w:p>
        </w:tc>
      </w:tr>
    </w:tbl>
    <w:p w14:paraId="64CE26D4" w14:textId="77777777" w:rsidR="0036224F" w:rsidRDefault="0036224F" w:rsidP="00CE7C5C">
      <w:pPr>
        <w:pStyle w:val="PostHeadPara"/>
        <w:jc w:val="center"/>
      </w:pPr>
    </w:p>
    <w:p w14:paraId="5D02F514" w14:textId="77777777" w:rsidR="006454F0" w:rsidRPr="006D4F8D" w:rsidRDefault="006454F0" w:rsidP="002D243B">
      <w:pPr>
        <w:pStyle w:val="PostHeadPara"/>
      </w:pPr>
    </w:p>
    <w:p w14:paraId="3A4803BD" w14:textId="695177E3" w:rsidR="000D4D6D" w:rsidRPr="006D4F8D" w:rsidRDefault="00005A9C" w:rsidP="006D4F8D">
      <w:pPr>
        <w:pStyle w:val="PostHeadPara"/>
      </w:pPr>
      <w:r w:rsidRPr="006D4F8D">
        <w:t>Efficiency -</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BB413D">
        <w:t>Table 7</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DLASeR</w:t>
      </w:r>
      <w:r w:rsidR="0043062F">
        <w:t>+</w:t>
      </w:r>
      <w:r w:rsidR="00787042">
        <w:t xml:space="preserve"> </w:t>
      </w:r>
      <w:r w:rsidR="00787042">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5A2DF7">
        <w:rPr>
          <w:noProof/>
        </w:rPr>
        <w:t>[27]</w:t>
      </w:r>
      <w:r w:rsidR="00787042">
        <w:fldChar w:fldCharType="end"/>
      </w:r>
      <w:r w:rsidR="00D2641B" w:rsidRPr="006D4F8D">
        <w:t xml:space="preserve"> compared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r w:rsidR="00607678" w:rsidRPr="006D4F8D">
        <w:t>DLASeR</w:t>
      </w:r>
      <w:r w:rsidR="00787042">
        <w:t xml:space="preserve"> </w:t>
      </w:r>
      <w:r w:rsidR="00787042">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5A2DF7">
        <w:rPr>
          <w:noProof/>
        </w:rPr>
        <w:t>[27]</w:t>
      </w:r>
      <w:r w:rsidR="00787042">
        <w:fldChar w:fldCharType="end"/>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r w:rsidR="00607678" w:rsidRPr="006D4F8D">
        <w:t xml:space="preserve">DLASeR </w:t>
      </w:r>
      <w:r w:rsidR="0093596C">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5A2DF7">
        <w:rPr>
          <w:noProof/>
        </w:rPr>
        <w:t>[27]</w:t>
      </w:r>
      <w:r w:rsidR="0093596C">
        <w:fldChar w:fldCharType="end"/>
      </w:r>
      <w:r w:rsidR="0093596C">
        <w:t xml:space="preserve"> </w:t>
      </w:r>
      <w:r w:rsidR="00A302CC" w:rsidRPr="006D4F8D">
        <w:t xml:space="preserve">a deep learning </w:t>
      </w:r>
      <w:r w:rsidR="00F93B6D" w:rsidRPr="006D4F8D">
        <w:t>method</w:t>
      </w:r>
      <w:r w:rsidR="00A302CC" w:rsidRPr="006D4F8D">
        <w:t xml:space="preserve"> is used where it classifies the adaptation options and selects a subset of suitable ones.</w:t>
      </w:r>
    </w:p>
    <w:p w14:paraId="25BD6DA8" w14:textId="4CBD6215" w:rsidR="00E101A4" w:rsidRDefault="00E101A4" w:rsidP="00E101A4">
      <w:pPr>
        <w:pStyle w:val="TableCaption"/>
      </w:pPr>
      <w:bookmarkStart w:id="21" w:name="_Ref148733280"/>
      <w:r>
        <w:t xml:space="preserve">Table </w:t>
      </w:r>
      <w:fldSimple w:instr=" SEQ Table \* ARABIC ">
        <w:r w:rsidR="00BB413D">
          <w:rPr>
            <w:noProof/>
          </w:rPr>
          <w:t>7</w:t>
        </w:r>
      </w:fldSimple>
      <w:bookmarkEnd w:id="21"/>
      <w:r>
        <w:t>:</w:t>
      </w:r>
      <w:r w:rsidRPr="00E101A4">
        <w:t xml:space="preserve"> </w:t>
      </w:r>
      <w:r>
        <w:t xml:space="preserve">Adaptation space reductions on two </w:t>
      </w:r>
      <w:r w:rsidR="00C13CF4">
        <w:t>adaptation goals</w:t>
      </w:r>
      <w:r>
        <w:t xml:space="preserve"> of Table 1.</w:t>
      </w:r>
    </w:p>
    <w:tbl>
      <w:tblPr>
        <w:tblStyle w:val="TableGrid"/>
        <w:tblW w:w="7508" w:type="dxa"/>
        <w:jc w:val="center"/>
        <w:tblLayout w:type="fixed"/>
        <w:tblLook w:val="04A0" w:firstRow="1" w:lastRow="0" w:firstColumn="1" w:lastColumn="0" w:noHBand="0" w:noVBand="1"/>
      </w:tblPr>
      <w:tblGrid>
        <w:gridCol w:w="1286"/>
        <w:gridCol w:w="977"/>
        <w:gridCol w:w="1843"/>
        <w:gridCol w:w="1134"/>
        <w:gridCol w:w="1134"/>
        <w:gridCol w:w="1134"/>
      </w:tblGrid>
      <w:tr w:rsidR="006E23A4" w:rsidRPr="003C0A5C" w14:paraId="2E3DA16B" w14:textId="1783DE2B" w:rsidTr="000C1A72">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977"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843"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134"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134"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134"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0C1A72">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977"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843"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134"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0C1A72">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977"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445D755" w14:textId="259F8289" w:rsidR="00B52AAE" w:rsidRPr="00B31C94" w:rsidRDefault="00B52AAE" w:rsidP="00593D3B">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134"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134"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0C1A72">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977" w:type="dxa"/>
            <w:vMerge w:val="restart"/>
            <w:tcBorders>
              <w:top w:val="single" w:sz="4" w:space="0" w:color="auto"/>
              <w:left w:val="single" w:sz="4" w:space="0" w:color="auto"/>
              <w:right w:val="single" w:sz="4" w:space="0" w:color="auto"/>
            </w:tcBorders>
          </w:tcPr>
          <w:p w14:paraId="319AC180" w14:textId="74E22370" w:rsidR="00B52AAE" w:rsidRDefault="00B52AAE" w:rsidP="00593D3B">
            <w:pPr>
              <w:pStyle w:val="ParaContinue"/>
            </w:pPr>
            <w:r>
              <w:t>TTO</w:t>
            </w:r>
          </w:p>
        </w:tc>
        <w:tc>
          <w:tcPr>
            <w:tcW w:w="1843"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134"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0C1A72">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977"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1BBC95D" w14:textId="3E150266" w:rsidR="00B52AAE" w:rsidRPr="00B31C94" w:rsidRDefault="00B52AAE" w:rsidP="00593D3B">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134"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134"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0C1A72">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977"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843"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134"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0C1A72">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977"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843" w:type="dxa"/>
            <w:tcBorders>
              <w:left w:val="single" w:sz="4" w:space="0" w:color="auto"/>
              <w:right w:val="single" w:sz="4" w:space="0" w:color="auto"/>
            </w:tcBorders>
          </w:tcPr>
          <w:p w14:paraId="5EEC4949" w14:textId="6D19EE29" w:rsidR="00B52AAE" w:rsidRPr="00B31C94" w:rsidRDefault="00B52AAE" w:rsidP="00B52AAE">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134"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0C1A72">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977"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843"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134"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134"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0C1A72">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977"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843" w:type="dxa"/>
            <w:tcBorders>
              <w:left w:val="single" w:sz="4" w:space="0" w:color="auto"/>
              <w:right w:val="single" w:sz="4" w:space="0" w:color="auto"/>
            </w:tcBorders>
          </w:tcPr>
          <w:p w14:paraId="467381D9" w14:textId="23F0899C" w:rsidR="00B52AAE" w:rsidRPr="00B31C94" w:rsidRDefault="00B52AAE" w:rsidP="00B52AAE">
            <w:pPr>
              <w:pStyle w:val="ParaContinue"/>
            </w:pPr>
            <w:r>
              <w:t>DLASeR</w:t>
            </w:r>
            <w:r w:rsidR="000C1A72">
              <w:t>+</w:t>
            </w:r>
            <w:r w:rsidR="003822EA">
              <w:t xml:space="preserve"> </w:t>
            </w:r>
            <w:r w:rsidR="008730BA">
              <w:fldChar w:fldCharType="begin"/>
            </w:r>
            <w:r w:rsidR="005A2DF7">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5A2DF7">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134"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8F90228" w:rsidR="000D4D6D" w:rsidRDefault="000D4D6D" w:rsidP="000D4D6D">
      <w:pPr>
        <w:pStyle w:val="ParaContinue"/>
        <w:rPr>
          <w:lang w:eastAsia="en-US"/>
        </w:rPr>
      </w:pPr>
    </w:p>
    <w:p w14:paraId="286D45EC" w14:textId="312A8CAC" w:rsidR="000C1A72" w:rsidRDefault="000C1A72" w:rsidP="009E20A9">
      <w:pPr>
        <w:pStyle w:val="Head2"/>
      </w:pPr>
      <w:r>
        <w:t>Analysis and discussion</w:t>
      </w:r>
    </w:p>
    <w:p w14:paraId="042B6B5D" w14:textId="48636C37" w:rsidR="009E20A9" w:rsidRDefault="00FB5809" w:rsidP="009E20A9">
      <w:pPr>
        <w:pStyle w:val="PostHeadPara"/>
        <w:rPr>
          <w:rFonts w:cstheme="minorBidi"/>
          <w:lang w:bidi="fa-IR"/>
        </w:rPr>
      </w:pPr>
      <w:r>
        <w:t>The main objective of this paper is</w:t>
      </w:r>
      <w:r>
        <w:rPr>
          <w:rFonts w:cstheme="minorBidi"/>
          <w:lang w:bidi="fa-IR"/>
        </w:rPr>
        <w:t xml:space="preserve"> to select an adaptation option that satisfies the goals of the system, considering that the adaptation space is large and verifying all adaptation options is infeasible. That is because the time to adapt the system is limited and in this limited time the system must find a feasible solution.</w:t>
      </w:r>
      <w:r w:rsidR="003522D1">
        <w:rPr>
          <w:rFonts w:cstheme="minorBidi"/>
          <w:lang w:bidi="fa-IR"/>
        </w:rPr>
        <w:t xml:space="preserve"> We compared our proposed method with a number of </w:t>
      </w:r>
      <w:r w:rsidR="00126B27">
        <w:rPr>
          <w:rFonts w:cstheme="minorBidi"/>
          <w:lang w:bidi="fa-IR"/>
        </w:rPr>
        <w:t>approaches that have tried to reduce the adaptation space with the same objective as stated by our method, namely DLASER, DLASER+,</w:t>
      </w:r>
      <w:r w:rsidR="00A87821">
        <w:rPr>
          <w:rFonts w:cstheme="minorBidi"/>
          <w:lang w:bidi="fa-IR"/>
        </w:rPr>
        <w:t xml:space="preserve"> and </w:t>
      </w:r>
      <w:r w:rsidR="00126B27">
        <w:rPr>
          <w:rFonts w:cstheme="minorBidi"/>
          <w:lang w:bidi="fa-IR"/>
        </w:rPr>
        <w:t>ML</w:t>
      </w:r>
      <w:r w:rsidR="00A87821">
        <w:rPr>
          <w:rFonts w:cstheme="minorBidi"/>
          <w:lang w:bidi="fa-IR"/>
        </w:rPr>
        <w:t>4EAS. DLASER and DLASER+ both use a method that uses trained deep neural network to predict the quality properties of the system, then select a subset of those for analysis, and then choose the best one among them. As for ML4EAS, it employs the same technique, but the authors use a method based on traditional</w:t>
      </w:r>
      <w:r w:rsidR="001A32FE">
        <w:rPr>
          <w:rFonts w:cstheme="minorBidi"/>
          <w:lang w:bidi="fa-IR"/>
        </w:rPr>
        <w:t xml:space="preserve"> machine learning based methods such as decision tree. The problem with all of these competing methods is </w:t>
      </w:r>
      <w:r w:rsidR="00FD60EF">
        <w:rPr>
          <w:rFonts w:cstheme="minorBidi"/>
          <w:lang w:bidi="fa-IR"/>
        </w:rPr>
        <w:t xml:space="preserve">that they need labelled training data provided offline in order to learn a good model, which </w:t>
      </w:r>
      <w:r w:rsidR="009E20A9">
        <w:rPr>
          <w:rFonts w:cstheme="minorBidi"/>
          <w:lang w:bidi="fa-IR"/>
        </w:rPr>
        <w:t>is difficult to obtain due to the dynamic and uncertain nature of environment in which these systems operate.</w:t>
      </w:r>
    </w:p>
    <w:p w14:paraId="4E31DED0" w14:textId="6B30E6CE" w:rsidR="00AB4866" w:rsidRPr="00462544" w:rsidRDefault="009E20A9" w:rsidP="00462544">
      <w:pPr>
        <w:pStyle w:val="ParaContinue"/>
        <w:rPr>
          <w:rFonts w:cstheme="minorBidi"/>
          <w:lang w:eastAsia="en-US" w:bidi="fa-IR"/>
        </w:rPr>
      </w:pPr>
      <w:r>
        <w:rPr>
          <w:rFonts w:cstheme="minorBidi"/>
          <w:lang w:bidi="fa-IR"/>
        </w:rPr>
        <w:t xml:space="preserve">In </w:t>
      </w:r>
      <w:r w:rsidRPr="00866E88">
        <w:t>DRL4SAO</w:t>
      </w:r>
      <w:r>
        <w:rPr>
          <w:rFonts w:cstheme="minorBidi"/>
          <w:lang w:bidi="fa-IR"/>
        </w:rPr>
        <w:t>, as we employ a method based on DRL, there is no need for online training data compared to the aforementioned competing methods</w:t>
      </w:r>
      <w:r w:rsidR="00575310">
        <w:rPr>
          <w:rFonts w:cstheme="minorBidi"/>
          <w:lang w:bidi="fa-IR"/>
        </w:rPr>
        <w:t>. The system can use online data to train itself and instead of choosing a subset of adaptation options and performing analysis to choose the best one, which adds an extra layer of overhead, it selects one adaptation option and self-adaptive system is trained accordingly.</w:t>
      </w:r>
    </w:p>
    <w:p w14:paraId="1ADFBD66" w14:textId="76F84717" w:rsidR="00F8274B" w:rsidRDefault="00AB4866" w:rsidP="00AB4866">
      <w:pPr>
        <w:pStyle w:val="Head1"/>
      </w:pPr>
      <w:r w:rsidRPr="00783F31">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0817C39B" w:rsidR="00AB4866" w:rsidRPr="00131383" w:rsidRDefault="00AB4866" w:rsidP="00AB4866">
      <w:pPr>
        <w:pStyle w:val="Para"/>
        <w:rPr>
          <w:lang w:eastAsia="en-US"/>
        </w:rPr>
      </w:pPr>
      <w:r w:rsidRPr="00131383">
        <w:rPr>
          <w:lang w:eastAsia="en-US"/>
        </w:rPr>
        <w:t xml:space="preserve">External validity. Since the evaluation was done only in one domain, the conclusions </w:t>
      </w:r>
      <w:r w:rsidR="00126B27" w:rsidRPr="00131383">
        <w:rPr>
          <w:lang w:eastAsia="en-US"/>
        </w:rPr>
        <w:t>cannot</w:t>
      </w:r>
      <w:r w:rsidRPr="00131383">
        <w:rPr>
          <w:lang w:eastAsia="en-US"/>
        </w:rPr>
        <w:t xml:space="preserve"> </w:t>
      </w:r>
      <w:proofErr w:type="gramStart"/>
      <w:r w:rsidRPr="00131383">
        <w:rPr>
          <w:lang w:eastAsia="en-US"/>
        </w:rPr>
        <w:t>generalized</w:t>
      </w:r>
      <w:proofErr w:type="gramEnd"/>
      <w:r w:rsidRPr="00131383">
        <w:rPr>
          <w:lang w:eastAsia="en-US"/>
        </w:rPr>
        <w:t xml:space="preserve"> and further evaluation is needed on different domains with different adaptation spaces. Furthermore, in our experiments we only considered threshold and set-point goals</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 xml:space="preserve">instances of </w:t>
      </w:r>
      <w:proofErr w:type="spellStart"/>
      <w:r w:rsidR="00CC12D9" w:rsidRPr="00131383">
        <w:rPr>
          <w:lang w:eastAsia="en-US"/>
        </w:rPr>
        <w:t>DeltaIoT</w:t>
      </w:r>
      <w:proofErr w:type="spellEnd"/>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xml:space="preserve">. We mitigated this threat to some extent by taking into account real-world application settings available in the </w:t>
      </w:r>
      <w:proofErr w:type="spellStart"/>
      <w:r w:rsidRPr="00131383">
        <w:rPr>
          <w:lang w:eastAsia="en-US"/>
        </w:rPr>
        <w:t>DeltaIoT</w:t>
      </w:r>
      <w:proofErr w:type="spellEnd"/>
      <w:r w:rsidRPr="00131383">
        <w:rPr>
          <w:lang w:eastAsia="en-US"/>
        </w:rPr>
        <w:t xml:space="preserve">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w:t>
      </w:r>
      <w:proofErr w:type="spellStart"/>
      <w:r w:rsidR="00BD46F2" w:rsidRPr="00131383">
        <w:rPr>
          <w:lang w:eastAsia="en-US"/>
        </w:rPr>
        <w:t>mape</w:t>
      </w:r>
      <w:proofErr w:type="spellEnd"/>
      <w:r w:rsidR="00BD46F2" w:rsidRPr="00131383">
        <w:rPr>
          <w:lang w:eastAsia="en-US"/>
        </w:rPr>
        <w:t xml:space="preserv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 xml:space="preserve">We evaluated our proposed method on two instances of </w:t>
      </w:r>
      <w:proofErr w:type="spellStart"/>
      <w:r w:rsidR="003D54A5" w:rsidRPr="00131383">
        <w:rPr>
          <w:lang w:eastAsia="en-US"/>
        </w:rPr>
        <w:t>DeltaIoT</w:t>
      </w:r>
      <w:proofErr w:type="spellEnd"/>
      <w:r w:rsidR="003D54A5" w:rsidRPr="00131383">
        <w:rPr>
          <w:lang w:eastAsia="en-US"/>
        </w:rPr>
        <w:t xml:space="preserve">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lastRenderedPageBreak/>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319617" w14:textId="77777777" w:rsidR="0044025A" w:rsidRDefault="0044025A" w:rsidP="00EA04FA">
      <w:pPr>
        <w:pStyle w:val="FigureCaption"/>
      </w:pPr>
    </w:p>
    <w:p w14:paraId="57EEC695" w14:textId="537336E6" w:rsidR="0044025A" w:rsidRDefault="0044025A" w:rsidP="00EA04FA">
      <w:pPr>
        <w:pStyle w:val="FigureCaption"/>
      </w:pPr>
    </w:p>
    <w:p w14:paraId="5EABB29D" w14:textId="0687B05F" w:rsidR="0026052D" w:rsidRDefault="0026052D" w:rsidP="00EA04FA">
      <w:pPr>
        <w:pStyle w:val="FigureCaption"/>
      </w:pPr>
    </w:p>
    <w:p w14:paraId="1E85E828" w14:textId="1228107D" w:rsidR="00D92B1F" w:rsidRDefault="00D92B1F" w:rsidP="00EA04FA">
      <w:pPr>
        <w:pStyle w:val="FigureCaption"/>
      </w:pPr>
    </w:p>
    <w:p w14:paraId="260D499A" w14:textId="66CD69A4" w:rsidR="00D92B1F" w:rsidRDefault="00D92B1F" w:rsidP="00EA04FA">
      <w:pPr>
        <w:pStyle w:val="FigureCaption"/>
      </w:pPr>
    </w:p>
    <w:p w14:paraId="715AAA77" w14:textId="77777777" w:rsidR="00D92B1F" w:rsidRDefault="00D92B1F"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4CB7ED54" w14:textId="77777777" w:rsidR="00002BD8" w:rsidRPr="00002BD8" w:rsidRDefault="00577ACE" w:rsidP="00002BD8">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002BD8" w:rsidRPr="00002BD8">
        <w:t>1.</w:t>
      </w:r>
      <w:r w:rsidR="00002BD8" w:rsidRPr="00002BD8">
        <w:tab/>
        <w:t xml:space="preserve">Weyns, D., </w:t>
      </w:r>
      <w:r w:rsidR="00002BD8" w:rsidRPr="00002BD8">
        <w:rPr>
          <w:i/>
        </w:rPr>
        <w:t>An introduction to self-adaptive systems: A contemporary software engineering perspective</w:t>
      </w:r>
      <w:r w:rsidR="00002BD8" w:rsidRPr="00002BD8">
        <w:t>. 2020: John Wiley &amp; Sons.</w:t>
      </w:r>
    </w:p>
    <w:p w14:paraId="013473B5" w14:textId="77777777" w:rsidR="00002BD8" w:rsidRPr="00002BD8" w:rsidRDefault="00002BD8" w:rsidP="00002BD8">
      <w:pPr>
        <w:pStyle w:val="EndNoteBibliography"/>
        <w:spacing w:after="0"/>
        <w:ind w:left="720" w:hanging="720"/>
      </w:pPr>
      <w:r w:rsidRPr="00002BD8">
        <w:t>2.</w:t>
      </w:r>
      <w:r w:rsidRPr="00002BD8">
        <w:tab/>
        <w:t xml:space="preserve">Krupitzer, C., et al., </w:t>
      </w:r>
      <w:r w:rsidRPr="00002BD8">
        <w:rPr>
          <w:i/>
        </w:rPr>
        <w:t>A survey on engineering approaches for self-adaptive systems.</w:t>
      </w:r>
      <w:r w:rsidRPr="00002BD8">
        <w:t xml:space="preserve"> Pervasive and Mobile Computing, 2015. </w:t>
      </w:r>
      <w:r w:rsidRPr="00002BD8">
        <w:rPr>
          <w:b/>
        </w:rPr>
        <w:t>17</w:t>
      </w:r>
      <w:r w:rsidRPr="00002BD8">
        <w:t>: p. 184-206.</w:t>
      </w:r>
    </w:p>
    <w:p w14:paraId="5AFFEF14" w14:textId="77777777" w:rsidR="00002BD8" w:rsidRPr="00002BD8" w:rsidRDefault="00002BD8" w:rsidP="00002BD8">
      <w:pPr>
        <w:pStyle w:val="EndNoteBibliography"/>
        <w:spacing w:after="0"/>
        <w:ind w:left="720" w:hanging="720"/>
      </w:pPr>
      <w:r w:rsidRPr="00002BD8">
        <w:t>3.</w:t>
      </w:r>
      <w:r w:rsidRPr="00002BD8">
        <w:tab/>
        <w:t xml:space="preserve">Weyns, D., </w:t>
      </w:r>
      <w:r w:rsidRPr="00002BD8">
        <w:rPr>
          <w:i/>
        </w:rPr>
        <w:t>Software engineering of self-adaptive systems: an organised tour and future challenges.</w:t>
      </w:r>
      <w:r w:rsidRPr="00002BD8">
        <w:t xml:space="preserve"> Chapter in Handbook of Software Engineering, 2017: p. 2.</w:t>
      </w:r>
    </w:p>
    <w:p w14:paraId="7B3A7C73" w14:textId="77777777" w:rsidR="00002BD8" w:rsidRPr="00002BD8" w:rsidRDefault="00002BD8" w:rsidP="00002BD8">
      <w:pPr>
        <w:pStyle w:val="EndNoteBibliography"/>
        <w:spacing w:after="0"/>
        <w:ind w:left="720" w:hanging="720"/>
      </w:pPr>
      <w:r w:rsidRPr="00002BD8">
        <w:t>4.</w:t>
      </w:r>
      <w:r w:rsidRPr="00002BD8">
        <w:tab/>
        <w:t xml:space="preserve">Edwards, G., et al. </w:t>
      </w:r>
      <w:r w:rsidRPr="00002BD8">
        <w:rPr>
          <w:i/>
        </w:rPr>
        <w:t>Architecture-driven self-adaptation and self-management in robotics systems</w:t>
      </w:r>
      <w:r w:rsidRPr="00002BD8">
        <w:t xml:space="preserve">. in </w:t>
      </w:r>
      <w:r w:rsidRPr="00002BD8">
        <w:rPr>
          <w:i/>
        </w:rPr>
        <w:t>2009 ICSE Workshop on Software Engineering for Adaptive and Self-Managing Systems</w:t>
      </w:r>
      <w:r w:rsidRPr="00002BD8">
        <w:t>. 2009. IEEE.</w:t>
      </w:r>
    </w:p>
    <w:p w14:paraId="7A2D2FF2" w14:textId="77777777" w:rsidR="00002BD8" w:rsidRPr="00002BD8" w:rsidRDefault="00002BD8" w:rsidP="00002BD8">
      <w:pPr>
        <w:pStyle w:val="EndNoteBibliography"/>
        <w:spacing w:after="0"/>
        <w:ind w:left="720" w:hanging="720"/>
      </w:pPr>
      <w:r w:rsidRPr="00002BD8">
        <w:t>5.</w:t>
      </w:r>
      <w:r w:rsidRPr="00002BD8">
        <w:tab/>
        <w:t xml:space="preserve">Weyns, D., et al. </w:t>
      </w:r>
      <w:r w:rsidRPr="00002BD8">
        <w:rPr>
          <w:i/>
        </w:rPr>
        <w:t>Applying architecture-based adaptation to automate the management of internet-of-things</w:t>
      </w:r>
      <w:r w:rsidRPr="00002BD8">
        <w:t xml:space="preserve">. in </w:t>
      </w:r>
      <w:r w:rsidRPr="00002BD8">
        <w:rPr>
          <w:i/>
        </w:rPr>
        <w:t>Software Architecture: 12th European Conference on Software Architecture, ECSA 2018, Madrid, Spain, September 24–28, 2018, Proceedings 12</w:t>
      </w:r>
      <w:r w:rsidRPr="00002BD8">
        <w:t>. 2018. Springer.</w:t>
      </w:r>
    </w:p>
    <w:p w14:paraId="6C223832" w14:textId="77777777" w:rsidR="00002BD8" w:rsidRPr="00002BD8" w:rsidRDefault="00002BD8" w:rsidP="00002BD8">
      <w:pPr>
        <w:pStyle w:val="EndNoteBibliography"/>
        <w:spacing w:after="0"/>
        <w:ind w:left="720" w:hanging="720"/>
      </w:pPr>
      <w:r w:rsidRPr="00002BD8">
        <w:lastRenderedPageBreak/>
        <w:t>6.</w:t>
      </w:r>
      <w:r w:rsidRPr="00002BD8">
        <w:tab/>
        <w:t xml:space="preserve">Muccini, H., M. Sharaf, and D. Weyns. </w:t>
      </w:r>
      <w:r w:rsidRPr="00002BD8">
        <w:rPr>
          <w:i/>
        </w:rPr>
        <w:t>Self-adaptation for cyber-physical systems: a systematic literature review</w:t>
      </w:r>
      <w:r w:rsidRPr="00002BD8">
        <w:t xml:space="preserve">. in </w:t>
      </w:r>
      <w:r w:rsidRPr="00002BD8">
        <w:rPr>
          <w:i/>
        </w:rPr>
        <w:t>Proceedings of the 11th international symposium on software engineering for adaptive and self-managing systems</w:t>
      </w:r>
      <w:r w:rsidRPr="00002BD8">
        <w:t>. 2016.</w:t>
      </w:r>
    </w:p>
    <w:p w14:paraId="265B101C" w14:textId="77777777" w:rsidR="00002BD8" w:rsidRPr="00002BD8" w:rsidRDefault="00002BD8" w:rsidP="00002BD8">
      <w:pPr>
        <w:pStyle w:val="EndNoteBibliography"/>
        <w:spacing w:after="0"/>
        <w:ind w:left="720" w:hanging="720"/>
      </w:pPr>
      <w:r w:rsidRPr="00002BD8">
        <w:t>7.</w:t>
      </w:r>
      <w:r w:rsidRPr="00002BD8">
        <w:tab/>
        <w:t xml:space="preserve">Jamshidi, P., et al. </w:t>
      </w:r>
      <w:r w:rsidRPr="00002BD8">
        <w:rPr>
          <w:i/>
        </w:rPr>
        <w:t>Fuzzy self-learning controllers for elasticity management in dynamic cloud architectures</w:t>
      </w:r>
      <w:r w:rsidRPr="00002BD8">
        <w:t xml:space="preserve">. in </w:t>
      </w:r>
      <w:r w:rsidRPr="00002BD8">
        <w:rPr>
          <w:i/>
        </w:rPr>
        <w:t>2016 12th International ACM SIGSOFT Conference on Quality of Software Architectures (QoSA)</w:t>
      </w:r>
      <w:r w:rsidRPr="00002BD8">
        <w:t>. 2016. IEEE.</w:t>
      </w:r>
    </w:p>
    <w:p w14:paraId="169DE086" w14:textId="77777777" w:rsidR="00002BD8" w:rsidRPr="00002BD8" w:rsidRDefault="00002BD8" w:rsidP="00002BD8">
      <w:pPr>
        <w:pStyle w:val="EndNoteBibliography"/>
        <w:spacing w:after="0"/>
        <w:ind w:left="720" w:hanging="720"/>
      </w:pPr>
      <w:r w:rsidRPr="00002BD8">
        <w:t>8.</w:t>
      </w:r>
      <w:r w:rsidRPr="00002BD8">
        <w:tab/>
        <w:t xml:space="preserve">Castañeda, L., N.M. Villegas, and H.A. Müller. </w:t>
      </w:r>
      <w:r w:rsidRPr="00002BD8">
        <w:rPr>
          <w:i/>
        </w:rPr>
        <w:t>Self-adaptive applications: On the development of personalized web-tasking systems</w:t>
      </w:r>
      <w:r w:rsidRPr="00002BD8">
        <w:t xml:space="preserve">. in </w:t>
      </w:r>
      <w:r w:rsidRPr="00002BD8">
        <w:rPr>
          <w:i/>
        </w:rPr>
        <w:t>Proceedings of the 9th international symposium on software engineering for adaptive and self-managing systems</w:t>
      </w:r>
      <w:r w:rsidRPr="00002BD8">
        <w:t>. 2014.</w:t>
      </w:r>
    </w:p>
    <w:p w14:paraId="465FE6B9" w14:textId="77777777" w:rsidR="00002BD8" w:rsidRPr="00002BD8" w:rsidRDefault="00002BD8" w:rsidP="00002BD8">
      <w:pPr>
        <w:pStyle w:val="EndNoteBibliography"/>
        <w:spacing w:after="0"/>
        <w:ind w:left="720" w:hanging="720"/>
      </w:pPr>
      <w:r w:rsidRPr="00002BD8">
        <w:t>9.</w:t>
      </w:r>
      <w:r w:rsidRPr="00002BD8">
        <w:tab/>
        <w:t xml:space="preserve">Weyns, D., et al. </w:t>
      </w:r>
      <w:r w:rsidRPr="00002BD8">
        <w:rPr>
          <w:i/>
        </w:rPr>
        <w:t>Perpetual assurances for self-adaptive systems</w:t>
      </w:r>
      <w:r w:rsidRPr="00002BD8">
        <w:t xml:space="preserve">. in </w:t>
      </w:r>
      <w:r w:rsidRPr="00002BD8">
        <w:rPr>
          <w:i/>
        </w:rPr>
        <w:t>Software Engineering for Self-Adaptive Systems III. Assurances: International Seminar, Dagstuhl Castle, Germany, December 15-19, 2013, Revised Selected and Invited Papers</w:t>
      </w:r>
      <w:r w:rsidRPr="00002BD8">
        <w:t>. 2017. Springer.</w:t>
      </w:r>
    </w:p>
    <w:p w14:paraId="2DD5EA70" w14:textId="77777777" w:rsidR="00002BD8" w:rsidRPr="00002BD8" w:rsidRDefault="00002BD8" w:rsidP="00002BD8">
      <w:pPr>
        <w:pStyle w:val="EndNoteBibliography"/>
        <w:spacing w:after="0"/>
        <w:ind w:left="720" w:hanging="720"/>
      </w:pPr>
      <w:r w:rsidRPr="00002BD8">
        <w:t>10.</w:t>
      </w:r>
      <w:r w:rsidRPr="00002BD8">
        <w:tab/>
        <w:t xml:space="preserve">De Lemos, R., et al. </w:t>
      </w:r>
      <w:r w:rsidRPr="00002BD8">
        <w:rPr>
          <w:i/>
        </w:rPr>
        <w:t>Software engineering for self-adaptive systems: Research challenges in the provision of assurances</w:t>
      </w:r>
      <w:r w:rsidRPr="00002BD8">
        <w:t xml:space="preserve">. in </w:t>
      </w:r>
      <w:r w:rsidRPr="00002BD8">
        <w:rPr>
          <w:i/>
        </w:rPr>
        <w:t>Software Engineering for Self-Adaptive Systems III. Assurances: International Seminar, Dagstuhl Castle, Germany, December 15-19, 2013, Revised Selected and Invited Papers</w:t>
      </w:r>
      <w:r w:rsidRPr="00002BD8">
        <w:t>. 2017. Springer.</w:t>
      </w:r>
    </w:p>
    <w:p w14:paraId="49881483" w14:textId="77777777" w:rsidR="00002BD8" w:rsidRPr="00002BD8" w:rsidRDefault="00002BD8" w:rsidP="00002BD8">
      <w:pPr>
        <w:pStyle w:val="EndNoteBibliography"/>
        <w:spacing w:after="0"/>
        <w:ind w:left="720" w:hanging="720"/>
      </w:pPr>
      <w:r w:rsidRPr="00002BD8">
        <w:t>11.</w:t>
      </w:r>
      <w:r w:rsidRPr="00002BD8">
        <w:tab/>
        <w:t xml:space="preserve">Calinescu, R., et al., </w:t>
      </w:r>
      <w:r w:rsidRPr="00002BD8">
        <w:rPr>
          <w:i/>
        </w:rPr>
        <w:t>Dynamic QoS management and optimization in service-based systems.</w:t>
      </w:r>
      <w:r w:rsidRPr="00002BD8">
        <w:t xml:space="preserve"> IEEE Transactions on Software Engineering, 2010. </w:t>
      </w:r>
      <w:r w:rsidRPr="00002BD8">
        <w:rPr>
          <w:b/>
        </w:rPr>
        <w:t>37</w:t>
      </w:r>
      <w:r w:rsidRPr="00002BD8">
        <w:t>(3): p. 387-409.</w:t>
      </w:r>
    </w:p>
    <w:p w14:paraId="6996504D" w14:textId="77777777" w:rsidR="00002BD8" w:rsidRPr="00002BD8" w:rsidRDefault="00002BD8" w:rsidP="00002BD8">
      <w:pPr>
        <w:pStyle w:val="EndNoteBibliography"/>
        <w:spacing w:after="0"/>
        <w:ind w:left="720" w:hanging="720"/>
      </w:pPr>
      <w:r w:rsidRPr="00002BD8">
        <w:t>12.</w:t>
      </w:r>
      <w:r w:rsidRPr="00002BD8">
        <w:tab/>
        <w:t xml:space="preserve">Moreno, G.A., et al. </w:t>
      </w:r>
      <w:r w:rsidRPr="00002BD8">
        <w:rPr>
          <w:i/>
        </w:rPr>
        <w:t>Proactive self-adaptation under uncertainty: a probabilistic model checking approach</w:t>
      </w:r>
      <w:r w:rsidRPr="00002BD8">
        <w:t xml:space="preserve">. in </w:t>
      </w:r>
      <w:r w:rsidRPr="00002BD8">
        <w:rPr>
          <w:i/>
        </w:rPr>
        <w:t>Proceedings of the 2015 10th joint meeting on foundations of software engineering</w:t>
      </w:r>
      <w:r w:rsidRPr="00002BD8">
        <w:t>. 2015.</w:t>
      </w:r>
    </w:p>
    <w:p w14:paraId="22923B71" w14:textId="77777777" w:rsidR="00002BD8" w:rsidRPr="00002BD8" w:rsidRDefault="00002BD8" w:rsidP="00002BD8">
      <w:pPr>
        <w:pStyle w:val="EndNoteBibliography"/>
        <w:spacing w:after="0"/>
        <w:ind w:left="720" w:hanging="720"/>
      </w:pPr>
      <w:r w:rsidRPr="00002BD8">
        <w:t>13.</w:t>
      </w:r>
      <w:r w:rsidRPr="00002BD8">
        <w:tab/>
        <w:t xml:space="preserve">Vivek, N., et al., </w:t>
      </w:r>
      <w:r w:rsidRPr="00002BD8">
        <w:rPr>
          <w:i/>
        </w:rPr>
        <w:t>Finding faster configurations using FLASH.</w:t>
      </w:r>
      <w:r w:rsidRPr="00002BD8">
        <w:t xml:space="preserve"> IEEE Transactions on Software Engineering, 2018.</w:t>
      </w:r>
    </w:p>
    <w:p w14:paraId="7E3E4C73" w14:textId="77777777" w:rsidR="00002BD8" w:rsidRPr="00002BD8" w:rsidRDefault="00002BD8" w:rsidP="00002BD8">
      <w:pPr>
        <w:pStyle w:val="EndNoteBibliography"/>
        <w:spacing w:after="0"/>
        <w:ind w:left="720" w:hanging="720"/>
      </w:pPr>
      <w:r w:rsidRPr="00002BD8">
        <w:t>14.</w:t>
      </w:r>
      <w:r w:rsidRPr="00002BD8">
        <w:tab/>
        <w:t xml:space="preserve">Metzger, A., et al., </w:t>
      </w:r>
      <w:r w:rsidRPr="00002BD8">
        <w:rPr>
          <w:i/>
        </w:rPr>
        <w:t>Feature-model-guided online learning for self-adaptive systems, vol. 12571.</w:t>
      </w:r>
      <w:r w:rsidRPr="00002BD8">
        <w:t xml:space="preserve"> 2020.</w:t>
      </w:r>
    </w:p>
    <w:p w14:paraId="7AE841EE" w14:textId="77777777" w:rsidR="00002BD8" w:rsidRPr="00002BD8" w:rsidRDefault="00002BD8" w:rsidP="00002BD8">
      <w:pPr>
        <w:pStyle w:val="EndNoteBibliography"/>
        <w:spacing w:after="0"/>
        <w:ind w:left="720" w:hanging="720"/>
      </w:pPr>
      <w:r w:rsidRPr="00002BD8">
        <w:t>15.</w:t>
      </w:r>
      <w:r w:rsidRPr="00002BD8">
        <w:tab/>
        <w:t xml:space="preserve">Elkhodary, A., N. Esfahani, and S. Malek. </w:t>
      </w:r>
      <w:r w:rsidRPr="00002BD8">
        <w:rPr>
          <w:i/>
        </w:rPr>
        <w:t>FUSION: a framework for engineering self-tuning self-adaptive software systems</w:t>
      </w:r>
      <w:r w:rsidRPr="00002BD8">
        <w:t xml:space="preserve">. in </w:t>
      </w:r>
      <w:r w:rsidRPr="00002BD8">
        <w:rPr>
          <w:i/>
        </w:rPr>
        <w:t>Proceedings of the eighteenth ACM SIGSOFT international symposium on Foundations of software engineering</w:t>
      </w:r>
      <w:r w:rsidRPr="00002BD8">
        <w:t>. 2010.</w:t>
      </w:r>
    </w:p>
    <w:p w14:paraId="63D768CE" w14:textId="77777777" w:rsidR="00002BD8" w:rsidRPr="00002BD8" w:rsidRDefault="00002BD8" w:rsidP="00002BD8">
      <w:pPr>
        <w:pStyle w:val="EndNoteBibliography"/>
        <w:spacing w:after="0"/>
        <w:ind w:left="720" w:hanging="720"/>
      </w:pPr>
      <w:r w:rsidRPr="00002BD8">
        <w:t>16.</w:t>
      </w:r>
      <w:r w:rsidRPr="00002BD8">
        <w:tab/>
        <w:t xml:space="preserve">Jamshidi, P., et al. </w:t>
      </w:r>
      <w:r w:rsidRPr="00002BD8">
        <w:rPr>
          <w:i/>
        </w:rPr>
        <w:t>Machine learning meets quantitative planning: Enabling self-adaptation in autonomous robots</w:t>
      </w:r>
      <w:r w:rsidRPr="00002BD8">
        <w:t xml:space="preserve">. in </w:t>
      </w:r>
      <w:r w:rsidRPr="00002BD8">
        <w:rPr>
          <w:i/>
        </w:rPr>
        <w:t>2019 IEEE/ACM 14th International Symposium on Software Engineering for Adaptive and Self-Managing Systems (SEAMS)</w:t>
      </w:r>
      <w:r w:rsidRPr="00002BD8">
        <w:t>. 2019. IEEE.</w:t>
      </w:r>
    </w:p>
    <w:p w14:paraId="43F0D4A6" w14:textId="77777777" w:rsidR="00002BD8" w:rsidRPr="00002BD8" w:rsidRDefault="00002BD8" w:rsidP="00002BD8">
      <w:pPr>
        <w:pStyle w:val="EndNoteBibliography"/>
        <w:spacing w:after="0"/>
        <w:ind w:left="720" w:hanging="720"/>
      </w:pPr>
      <w:r w:rsidRPr="00002BD8">
        <w:t>17.</w:t>
      </w:r>
      <w:r w:rsidRPr="00002BD8">
        <w:tab/>
        <w:t xml:space="preserve">Quin, F., et al. </w:t>
      </w:r>
      <w:r w:rsidRPr="00002BD8">
        <w:rPr>
          <w:i/>
        </w:rPr>
        <w:t>Efficient analysis of large adaptation spaces in self-adaptive systems using machine learning</w:t>
      </w:r>
      <w:r w:rsidRPr="00002BD8">
        <w:t xml:space="preserve">. in </w:t>
      </w:r>
      <w:r w:rsidRPr="00002BD8">
        <w:rPr>
          <w:i/>
        </w:rPr>
        <w:t>2019 IEEE/ACM 14th International Symposium on Software Engineering for Adaptive and Self-Managing Systems (SEAMS)</w:t>
      </w:r>
      <w:r w:rsidRPr="00002BD8">
        <w:t>. 2019. IEEE.</w:t>
      </w:r>
    </w:p>
    <w:p w14:paraId="6C2B5075" w14:textId="77777777" w:rsidR="00002BD8" w:rsidRPr="00002BD8" w:rsidRDefault="00002BD8" w:rsidP="00002BD8">
      <w:pPr>
        <w:pStyle w:val="EndNoteBibliography"/>
        <w:spacing w:after="0"/>
        <w:ind w:left="720" w:hanging="720"/>
      </w:pPr>
      <w:r w:rsidRPr="00002BD8">
        <w:t>18.</w:t>
      </w:r>
      <w:r w:rsidRPr="00002BD8">
        <w:tab/>
        <w:t xml:space="preserve">Quin, F., D. Weyns, and O. Gheibi, </w:t>
      </w:r>
      <w:r w:rsidRPr="00002BD8">
        <w:rPr>
          <w:i/>
        </w:rPr>
        <w:t>Reducing large adaptation spaces in self-adaptive systems using machine learning.</w:t>
      </w:r>
      <w:r w:rsidRPr="00002BD8">
        <w:t xml:space="preserve"> Journal of Systems and Software, 2022: p. 111341.</w:t>
      </w:r>
    </w:p>
    <w:p w14:paraId="4E76B455" w14:textId="77777777" w:rsidR="00002BD8" w:rsidRPr="00002BD8" w:rsidRDefault="00002BD8" w:rsidP="00002BD8">
      <w:pPr>
        <w:pStyle w:val="EndNoteBibliography"/>
        <w:spacing w:after="0"/>
        <w:ind w:left="720" w:hanging="720"/>
      </w:pPr>
      <w:r w:rsidRPr="00002BD8">
        <w:t>19.</w:t>
      </w:r>
      <w:r w:rsidRPr="00002BD8">
        <w:tab/>
        <w:t xml:space="preserve">Weyns, D., et al., </w:t>
      </w:r>
      <w:r w:rsidRPr="00002BD8">
        <w:rPr>
          <w:i/>
        </w:rPr>
        <w:t>Deep learning for effective and efficient reduction of large adaptation spaces in self-adaptive systems.</w:t>
      </w:r>
      <w:r w:rsidRPr="00002BD8">
        <w:t xml:space="preserve"> ACM Transactions on Autonomous and Adaptive Systems (TAAS), 2022. </w:t>
      </w:r>
      <w:r w:rsidRPr="00002BD8">
        <w:rPr>
          <w:b/>
        </w:rPr>
        <w:t>17</w:t>
      </w:r>
      <w:r w:rsidRPr="00002BD8">
        <w:t>(1-2): p. 1-42.</w:t>
      </w:r>
    </w:p>
    <w:p w14:paraId="34C89563" w14:textId="77777777" w:rsidR="00002BD8" w:rsidRPr="00002BD8" w:rsidRDefault="00002BD8" w:rsidP="00002BD8">
      <w:pPr>
        <w:pStyle w:val="EndNoteBibliography"/>
        <w:spacing w:after="0"/>
        <w:ind w:left="720" w:hanging="720"/>
      </w:pPr>
      <w:r w:rsidRPr="00002BD8">
        <w:lastRenderedPageBreak/>
        <w:t>20.</w:t>
      </w:r>
      <w:r w:rsidRPr="00002BD8">
        <w:tab/>
        <w:t xml:space="preserve">Iftikhar, M.U., et al. </w:t>
      </w:r>
      <w:r w:rsidRPr="00002BD8">
        <w:rPr>
          <w:i/>
        </w:rPr>
        <w:t>Deltaiot: A self-adaptive internet of things exemplar</w:t>
      </w:r>
      <w:r w:rsidRPr="00002BD8">
        <w:t xml:space="preserve">. in </w:t>
      </w:r>
      <w:r w:rsidRPr="00002BD8">
        <w:rPr>
          <w:i/>
        </w:rPr>
        <w:t>2017 IEEE/ACM 12th International Symposium on Software Engineering for Adaptive and Self-Managing Systems (SEAMS)</w:t>
      </w:r>
      <w:r w:rsidRPr="00002BD8">
        <w:t>. 2017. IEEE.</w:t>
      </w:r>
    </w:p>
    <w:p w14:paraId="3F178A06" w14:textId="77777777" w:rsidR="00002BD8" w:rsidRPr="00002BD8" w:rsidRDefault="00002BD8" w:rsidP="00002BD8">
      <w:pPr>
        <w:pStyle w:val="EndNoteBibliography"/>
        <w:spacing w:after="0"/>
        <w:ind w:left="720" w:hanging="720"/>
      </w:pPr>
      <w:r w:rsidRPr="00002BD8">
        <w:t>21.</w:t>
      </w:r>
      <w:r w:rsidRPr="00002BD8">
        <w:tab/>
        <w:t xml:space="preserve">Kephart, J.O. and D.M. Chess, </w:t>
      </w:r>
      <w:r w:rsidRPr="00002BD8">
        <w:rPr>
          <w:i/>
        </w:rPr>
        <w:t>The vision of autonomic computing.</w:t>
      </w:r>
      <w:r w:rsidRPr="00002BD8">
        <w:t xml:space="preserve"> Computer, 2003. </w:t>
      </w:r>
      <w:r w:rsidRPr="00002BD8">
        <w:rPr>
          <w:b/>
        </w:rPr>
        <w:t>36</w:t>
      </w:r>
      <w:r w:rsidRPr="00002BD8">
        <w:t>(1): p. 41-50.</w:t>
      </w:r>
    </w:p>
    <w:p w14:paraId="56DEAE89" w14:textId="77777777" w:rsidR="00002BD8" w:rsidRPr="00002BD8" w:rsidRDefault="00002BD8" w:rsidP="00002BD8">
      <w:pPr>
        <w:pStyle w:val="EndNoteBibliography"/>
        <w:spacing w:after="0"/>
        <w:ind w:left="720" w:hanging="720"/>
      </w:pPr>
      <w:r w:rsidRPr="00002BD8">
        <w:t>22.</w:t>
      </w:r>
      <w:r w:rsidRPr="00002BD8">
        <w:tab/>
        <w:t xml:space="preserve">Mnih, V., et al., </w:t>
      </w:r>
      <w:r w:rsidRPr="00002BD8">
        <w:rPr>
          <w:i/>
        </w:rPr>
        <w:t>Human-level control through deep reinforcement learning.</w:t>
      </w:r>
      <w:r w:rsidRPr="00002BD8">
        <w:t xml:space="preserve"> nature, 2015. </w:t>
      </w:r>
      <w:r w:rsidRPr="00002BD8">
        <w:rPr>
          <w:b/>
        </w:rPr>
        <w:t>518</w:t>
      </w:r>
      <w:r w:rsidRPr="00002BD8">
        <w:t>(7540): p. 529-533.</w:t>
      </w:r>
    </w:p>
    <w:p w14:paraId="33CEDAC8" w14:textId="77777777" w:rsidR="00002BD8" w:rsidRPr="00002BD8" w:rsidRDefault="00002BD8" w:rsidP="00002BD8">
      <w:pPr>
        <w:pStyle w:val="EndNoteBibliography"/>
        <w:spacing w:after="0"/>
        <w:ind w:left="720" w:hanging="720"/>
      </w:pPr>
      <w:r w:rsidRPr="00002BD8">
        <w:t>23.</w:t>
      </w:r>
      <w:r w:rsidRPr="00002BD8">
        <w:tab/>
        <w:t xml:space="preserve">Montague, P.R., </w:t>
      </w:r>
      <w:r w:rsidRPr="00002BD8">
        <w:rPr>
          <w:i/>
        </w:rPr>
        <w:t>Reinforcement learning: an introduction, by Sutton, RS and Barto, AG.</w:t>
      </w:r>
      <w:r w:rsidRPr="00002BD8">
        <w:t xml:space="preserve"> Trends in cognitive sciences, 1999. </w:t>
      </w:r>
      <w:r w:rsidRPr="00002BD8">
        <w:rPr>
          <w:b/>
        </w:rPr>
        <w:t>3</w:t>
      </w:r>
      <w:r w:rsidRPr="00002BD8">
        <w:t>(9): p. 360.</w:t>
      </w:r>
    </w:p>
    <w:p w14:paraId="2E7834A8" w14:textId="77777777" w:rsidR="00002BD8" w:rsidRPr="00002BD8" w:rsidRDefault="00002BD8" w:rsidP="00002BD8">
      <w:pPr>
        <w:pStyle w:val="EndNoteBibliography"/>
        <w:spacing w:after="0"/>
        <w:ind w:left="720" w:hanging="720"/>
      </w:pPr>
      <w:r w:rsidRPr="00002BD8">
        <w:t>24.</w:t>
      </w:r>
      <w:r w:rsidRPr="00002BD8">
        <w:tab/>
        <w:t xml:space="preserve">David, A., et al., </w:t>
      </w:r>
      <w:r w:rsidRPr="00002BD8">
        <w:rPr>
          <w:i/>
        </w:rPr>
        <w:t>Uppaal SMC tutorial.</w:t>
      </w:r>
      <w:r w:rsidRPr="00002BD8">
        <w:t xml:space="preserve"> International journal on software tools for technology transfer, 2015. </w:t>
      </w:r>
      <w:r w:rsidRPr="00002BD8">
        <w:rPr>
          <w:b/>
        </w:rPr>
        <w:t>17</w:t>
      </w:r>
      <w:r w:rsidRPr="00002BD8">
        <w:t>: p. 397-415.</w:t>
      </w:r>
    </w:p>
    <w:p w14:paraId="21C73448" w14:textId="77777777" w:rsidR="00002BD8" w:rsidRPr="00002BD8" w:rsidRDefault="00002BD8" w:rsidP="00002BD8">
      <w:pPr>
        <w:pStyle w:val="EndNoteBibliography"/>
        <w:spacing w:after="0"/>
        <w:ind w:left="720" w:hanging="720"/>
      </w:pPr>
      <w:r w:rsidRPr="00002BD8">
        <w:t>25.</w:t>
      </w:r>
      <w:r w:rsidRPr="00002BD8">
        <w:tab/>
        <w:t xml:space="preserve">Weyns, D. and U.M. Iftikhar, </w:t>
      </w:r>
      <w:r w:rsidRPr="00002BD8">
        <w:rPr>
          <w:i/>
        </w:rPr>
        <w:t>ActivFORMS: A formally founded model-based approach to engineer self-adaptive systems.</w:t>
      </w:r>
      <w:r w:rsidRPr="00002BD8">
        <w:t xml:space="preserve"> ACM Transactions on Software Engineering and Methodology, 2023. </w:t>
      </w:r>
      <w:r w:rsidRPr="00002BD8">
        <w:rPr>
          <w:b/>
        </w:rPr>
        <w:t>32</w:t>
      </w:r>
      <w:r w:rsidRPr="00002BD8">
        <w:t>(1): p. 1-48.</w:t>
      </w:r>
    </w:p>
    <w:p w14:paraId="1B0F4936" w14:textId="77777777" w:rsidR="00002BD8" w:rsidRPr="00002BD8" w:rsidRDefault="00002BD8" w:rsidP="00002BD8">
      <w:pPr>
        <w:pStyle w:val="EndNoteBibliography"/>
        <w:spacing w:after="0"/>
        <w:ind w:left="720" w:hanging="720"/>
      </w:pPr>
      <w:r w:rsidRPr="00002BD8">
        <w:t>26.</w:t>
      </w:r>
      <w:r w:rsidRPr="00002BD8">
        <w:tab/>
        <w:t xml:space="preserve">Kachi, F. and C. Bouanaka, </w:t>
      </w:r>
      <w:r w:rsidRPr="00002BD8">
        <w:rPr>
          <w:i/>
        </w:rPr>
        <w:t>A hybrid model for efficient decision-making in self-adaptive systems.</w:t>
      </w:r>
      <w:r w:rsidRPr="00002BD8">
        <w:t xml:space="preserve"> Information and Software Technology, 2023. </w:t>
      </w:r>
      <w:r w:rsidRPr="00002BD8">
        <w:rPr>
          <w:b/>
        </w:rPr>
        <w:t>153</w:t>
      </w:r>
      <w:r w:rsidRPr="00002BD8">
        <w:t>: p. 107063.</w:t>
      </w:r>
    </w:p>
    <w:p w14:paraId="3C38C4BE" w14:textId="77777777" w:rsidR="00002BD8" w:rsidRPr="00002BD8" w:rsidRDefault="00002BD8" w:rsidP="00002BD8">
      <w:pPr>
        <w:pStyle w:val="EndNoteBibliography"/>
        <w:spacing w:after="0"/>
        <w:ind w:left="720" w:hanging="720"/>
      </w:pPr>
      <w:r w:rsidRPr="00002BD8">
        <w:t>27.</w:t>
      </w:r>
      <w:r w:rsidRPr="00002BD8">
        <w:tab/>
        <w:t xml:space="preserve">Van Der Donckt, J., et al. </w:t>
      </w:r>
      <w:r w:rsidRPr="00002BD8">
        <w:rPr>
          <w:i/>
        </w:rPr>
        <w:t>Applying deep learning to reduce large adaptation spaces of self-adaptive systems with multiple types of goals</w:t>
      </w:r>
      <w:r w:rsidRPr="00002BD8">
        <w:t xml:space="preserve">. in </w:t>
      </w:r>
      <w:r w:rsidRPr="00002BD8">
        <w:rPr>
          <w:i/>
        </w:rPr>
        <w:t>Proceedings of the IEEE/ACM 15th International Symposium on Software Engineering for Adaptive and Self-Managing Systems</w:t>
      </w:r>
      <w:r w:rsidRPr="00002BD8">
        <w:t>. 2020.</w:t>
      </w:r>
    </w:p>
    <w:p w14:paraId="45BAFD6E" w14:textId="77777777" w:rsidR="00002BD8" w:rsidRPr="00002BD8" w:rsidRDefault="00002BD8" w:rsidP="00002BD8">
      <w:pPr>
        <w:pStyle w:val="EndNoteBibliography"/>
        <w:spacing w:after="0"/>
        <w:ind w:left="720" w:hanging="720"/>
      </w:pPr>
      <w:r w:rsidRPr="00002BD8">
        <w:t>28.</w:t>
      </w:r>
      <w:r w:rsidRPr="00002BD8">
        <w:tab/>
        <w:t xml:space="preserve">Kwiatkowska, M., G. Norman, and D. Parker. </w:t>
      </w:r>
      <w:r w:rsidRPr="00002BD8">
        <w:rPr>
          <w:i/>
        </w:rPr>
        <w:t>PRISM: Probabilistic symbolic model checker</w:t>
      </w:r>
      <w:r w:rsidRPr="00002BD8">
        <w:t xml:space="preserve">. in </w:t>
      </w:r>
      <w:r w:rsidRPr="00002BD8">
        <w:rPr>
          <w:i/>
        </w:rPr>
        <w:t>International Conference on Modelling Techniques and Tools for Computer Performance Evaluation</w:t>
      </w:r>
      <w:r w:rsidRPr="00002BD8">
        <w:t>. 2002. Springer.</w:t>
      </w:r>
    </w:p>
    <w:p w14:paraId="69CB43F1" w14:textId="77777777" w:rsidR="00002BD8" w:rsidRPr="00002BD8" w:rsidRDefault="00002BD8" w:rsidP="00002BD8">
      <w:pPr>
        <w:pStyle w:val="EndNoteBibliography"/>
        <w:spacing w:after="0"/>
        <w:ind w:left="720" w:hanging="720"/>
      </w:pPr>
      <w:r w:rsidRPr="00002BD8">
        <w:t>29.</w:t>
      </w:r>
      <w:r w:rsidRPr="00002BD8">
        <w:tab/>
        <w:t xml:space="preserve">Coker, Z., D. Garlan, and C.L. Goues. </w:t>
      </w:r>
      <w:r w:rsidRPr="00002BD8">
        <w:rPr>
          <w:i/>
        </w:rPr>
        <w:t>SASS: Self-Adaptation Using Stochastic Search</w:t>
      </w:r>
      <w:r w:rsidRPr="00002BD8">
        <w:t xml:space="preserve">. in </w:t>
      </w:r>
      <w:r w:rsidRPr="00002BD8">
        <w:rPr>
          <w:i/>
        </w:rPr>
        <w:t>10th International Symposium on Software Engineering for Adaptive and Self-Managing Systems, SEAMS 2015</w:t>
      </w:r>
      <w:r w:rsidRPr="00002BD8">
        <w:t>. 2015. Institute of Electrical and Electronics Engineers Inc.</w:t>
      </w:r>
    </w:p>
    <w:p w14:paraId="5FDA1BE5" w14:textId="77777777" w:rsidR="00002BD8" w:rsidRPr="00002BD8" w:rsidRDefault="00002BD8" w:rsidP="00002BD8">
      <w:pPr>
        <w:pStyle w:val="EndNoteBibliography"/>
        <w:spacing w:after="0"/>
        <w:ind w:left="720" w:hanging="720"/>
      </w:pPr>
      <w:r w:rsidRPr="00002BD8">
        <w:t>30.</w:t>
      </w:r>
      <w:r w:rsidRPr="00002BD8">
        <w:tab/>
        <w:t xml:space="preserve">Kinneer, C., et al. </w:t>
      </w:r>
      <w:r w:rsidRPr="00002BD8">
        <w:rPr>
          <w:i/>
        </w:rPr>
        <w:t>Managing uncertainty in self-adaptive systems with plan reuse and stochastic search</w:t>
      </w:r>
      <w:r w:rsidRPr="00002BD8">
        <w:t xml:space="preserve">. in </w:t>
      </w:r>
      <w:r w:rsidRPr="00002BD8">
        <w:rPr>
          <w:i/>
        </w:rPr>
        <w:t>ACM/IEEE 13th International Symposium on Software Engineering for Adaptive and Self-Managing Systems, SEAMS 2018, , co-located with International Conference on Software Engineering, ICSE 2018</w:t>
      </w:r>
      <w:r w:rsidRPr="00002BD8">
        <w:t>. 2018. IEEE Computer Society.</w:t>
      </w:r>
    </w:p>
    <w:p w14:paraId="1389C89E" w14:textId="77777777" w:rsidR="00002BD8" w:rsidRPr="00002BD8" w:rsidRDefault="00002BD8" w:rsidP="00002BD8">
      <w:pPr>
        <w:pStyle w:val="EndNoteBibliography"/>
        <w:spacing w:after="0"/>
        <w:ind w:left="720" w:hanging="720"/>
      </w:pPr>
      <w:r w:rsidRPr="00002BD8">
        <w:t>31.</w:t>
      </w:r>
      <w:r w:rsidRPr="00002BD8">
        <w:tab/>
        <w:t xml:space="preserve">Kinneer, C., et al. </w:t>
      </w:r>
      <w:r w:rsidRPr="00002BD8">
        <w:rPr>
          <w:i/>
        </w:rPr>
        <w:t>Building reusable repertoires for stochastic self-* planners</w:t>
      </w:r>
      <w:r w:rsidRPr="00002BD8">
        <w:t xml:space="preserve">. in </w:t>
      </w:r>
      <w:r w:rsidRPr="00002BD8">
        <w:rPr>
          <w:i/>
        </w:rPr>
        <w:t>2020 IEEE International Conference on Autonomic Computing and Self-Organizing Systems (ACSOS)</w:t>
      </w:r>
      <w:r w:rsidRPr="00002BD8">
        <w:t>. 2020. IEEE.</w:t>
      </w:r>
    </w:p>
    <w:p w14:paraId="296E10F8" w14:textId="77777777" w:rsidR="00002BD8" w:rsidRPr="00002BD8" w:rsidRDefault="00002BD8" w:rsidP="00002BD8">
      <w:pPr>
        <w:pStyle w:val="EndNoteBibliography"/>
        <w:spacing w:after="0"/>
        <w:ind w:left="720" w:hanging="720"/>
      </w:pPr>
      <w:r w:rsidRPr="00002BD8">
        <w:t>32.</w:t>
      </w:r>
      <w:r w:rsidRPr="00002BD8">
        <w:tab/>
        <w:t xml:space="preserve">Kinneer, C., D. Garlan, and C.L. Goues, </w:t>
      </w:r>
      <w:r w:rsidRPr="00002BD8">
        <w:rPr>
          <w:i/>
        </w:rPr>
        <w:t>Information reuse and stochastic search: Managing uncertainty in self-* systems.</w:t>
      </w:r>
      <w:r w:rsidRPr="00002BD8">
        <w:t xml:space="preserve"> ACM Transactions on Autonomous and Adaptive Systems (TAAS), 2021. </w:t>
      </w:r>
      <w:r w:rsidRPr="00002BD8">
        <w:rPr>
          <w:b/>
        </w:rPr>
        <w:t>15</w:t>
      </w:r>
      <w:r w:rsidRPr="00002BD8">
        <w:t>(1): p. 1-36.</w:t>
      </w:r>
    </w:p>
    <w:p w14:paraId="202DFED6" w14:textId="77777777" w:rsidR="00002BD8" w:rsidRPr="00002BD8" w:rsidRDefault="00002BD8" w:rsidP="00002BD8">
      <w:pPr>
        <w:pStyle w:val="EndNoteBibliography"/>
        <w:spacing w:after="0"/>
        <w:ind w:left="720" w:hanging="720"/>
      </w:pPr>
      <w:r w:rsidRPr="00002BD8">
        <w:t>33.</w:t>
      </w:r>
      <w:r w:rsidRPr="00002BD8">
        <w:tab/>
        <w:t xml:space="preserve">Chen, T., et al., </w:t>
      </w:r>
      <w:r w:rsidRPr="00002BD8">
        <w:rPr>
          <w:i/>
        </w:rPr>
        <w:t>FEMOSAA: Feature-guided and knee-driven multi-objective optimization for self-adaptive software.</w:t>
      </w:r>
      <w:r w:rsidRPr="00002BD8">
        <w:t xml:space="preserve"> ACM Transactions on Software Engineering and Methodology, 2018. </w:t>
      </w:r>
      <w:r w:rsidRPr="00002BD8">
        <w:rPr>
          <w:b/>
        </w:rPr>
        <w:t>27</w:t>
      </w:r>
      <w:r w:rsidRPr="00002BD8">
        <w:t>(2).</w:t>
      </w:r>
    </w:p>
    <w:p w14:paraId="085F17D4" w14:textId="77777777" w:rsidR="00002BD8" w:rsidRPr="00002BD8" w:rsidRDefault="00002BD8" w:rsidP="00002BD8">
      <w:pPr>
        <w:pStyle w:val="EndNoteBibliography"/>
        <w:spacing w:after="0"/>
        <w:ind w:left="720" w:hanging="720"/>
      </w:pPr>
      <w:r w:rsidRPr="00002BD8">
        <w:lastRenderedPageBreak/>
        <w:t>34.</w:t>
      </w:r>
      <w:r w:rsidRPr="00002BD8">
        <w:tab/>
        <w:t xml:space="preserve">Pascual, G.G., M. Pinto, and L. Fuentes. </w:t>
      </w:r>
      <w:r w:rsidRPr="00002BD8">
        <w:rPr>
          <w:i/>
        </w:rPr>
        <w:t>Run-time adaptation of mobile applications using genetic algorithms</w:t>
      </w:r>
      <w:r w:rsidRPr="00002BD8">
        <w:t xml:space="preserve">. in </w:t>
      </w:r>
      <w:r w:rsidRPr="00002BD8">
        <w:rPr>
          <w:i/>
        </w:rPr>
        <w:t>2013 8th International Symposium on Software Engineering for Adaptive and Self-Managing Systems (SEAMS)</w:t>
      </w:r>
      <w:r w:rsidRPr="00002BD8">
        <w:t>. 2013. IEEE.</w:t>
      </w:r>
    </w:p>
    <w:p w14:paraId="25C51F9C" w14:textId="77777777" w:rsidR="00002BD8" w:rsidRPr="00002BD8" w:rsidRDefault="00002BD8" w:rsidP="00002BD8">
      <w:pPr>
        <w:pStyle w:val="EndNoteBibliography"/>
        <w:spacing w:after="0"/>
        <w:ind w:left="720" w:hanging="720"/>
      </w:pPr>
      <w:r w:rsidRPr="00002BD8">
        <w:t>35.</w:t>
      </w:r>
      <w:r w:rsidRPr="00002BD8">
        <w:tab/>
        <w:t xml:space="preserve">Kim, D. and S. Park. </w:t>
      </w:r>
      <w:r w:rsidRPr="00002BD8">
        <w:rPr>
          <w:i/>
        </w:rPr>
        <w:t>Reinforcement learning-based dynamic adaptation planning method for architecture-based self-managed software</w:t>
      </w:r>
      <w:r w:rsidRPr="00002BD8">
        <w:t xml:space="preserve">. in </w:t>
      </w:r>
      <w:r w:rsidRPr="00002BD8">
        <w:rPr>
          <w:i/>
        </w:rPr>
        <w:t>2009 ICSE Workshop on Software Engineering for Adaptive and Self-Managing Systems</w:t>
      </w:r>
      <w:r w:rsidRPr="00002BD8">
        <w:t>. 2009. IEEE.</w:t>
      </w:r>
    </w:p>
    <w:p w14:paraId="68279CA5" w14:textId="77777777" w:rsidR="00002BD8" w:rsidRPr="00002BD8" w:rsidRDefault="00002BD8" w:rsidP="00002BD8">
      <w:pPr>
        <w:pStyle w:val="EndNoteBibliography"/>
        <w:spacing w:after="0"/>
        <w:ind w:left="720" w:hanging="720"/>
      </w:pPr>
      <w:r w:rsidRPr="00002BD8">
        <w:t>36.</w:t>
      </w:r>
      <w:r w:rsidRPr="00002BD8">
        <w:tab/>
        <w:t xml:space="preserve">Cámara, J., H. Muccini, and K. Vaidhyanathan. </w:t>
      </w:r>
      <w:r w:rsidRPr="00002BD8">
        <w:rPr>
          <w:i/>
        </w:rPr>
        <w:t>Quantitative verification-aided machine learning: A tandem approach for architecting self-adaptive iot systems</w:t>
      </w:r>
      <w:r w:rsidRPr="00002BD8">
        <w:t xml:space="preserve">. in </w:t>
      </w:r>
      <w:r w:rsidRPr="00002BD8">
        <w:rPr>
          <w:i/>
        </w:rPr>
        <w:t>2020 IEEE International Conference on Software Architecture (ICSA)</w:t>
      </w:r>
      <w:r w:rsidRPr="00002BD8">
        <w:t>. 2020. IEEE.</w:t>
      </w:r>
    </w:p>
    <w:p w14:paraId="3401DC91" w14:textId="77777777" w:rsidR="00002BD8" w:rsidRPr="00002BD8" w:rsidRDefault="00002BD8" w:rsidP="00002BD8">
      <w:pPr>
        <w:pStyle w:val="EndNoteBibliography"/>
        <w:spacing w:after="0"/>
        <w:ind w:left="720" w:hanging="720"/>
      </w:pPr>
      <w:r w:rsidRPr="00002BD8">
        <w:t>37.</w:t>
      </w:r>
      <w:r w:rsidRPr="00002BD8">
        <w:tab/>
        <w:t xml:space="preserve">Metzger, A., et al., </w:t>
      </w:r>
      <w:r w:rsidRPr="00002BD8">
        <w:rPr>
          <w:i/>
        </w:rPr>
        <w:t>Realizing self-adaptive systems via online reinforcement learning and feature-model-guided exploration.</w:t>
      </w:r>
      <w:r w:rsidRPr="00002BD8">
        <w:t xml:space="preserve"> Computing, 2022: p. 1-22.</w:t>
      </w:r>
    </w:p>
    <w:p w14:paraId="234F9972" w14:textId="77777777" w:rsidR="00002BD8" w:rsidRPr="00002BD8" w:rsidRDefault="00002BD8" w:rsidP="00002BD8">
      <w:pPr>
        <w:pStyle w:val="EndNoteBibliography"/>
        <w:spacing w:after="0"/>
        <w:ind w:left="720" w:hanging="720"/>
      </w:pPr>
      <w:r w:rsidRPr="00002BD8">
        <w:t>38.</w:t>
      </w:r>
      <w:r w:rsidRPr="00002BD8">
        <w:tab/>
        <w:t xml:space="preserve">Caporuscio, M., et al. </w:t>
      </w:r>
      <w:r w:rsidRPr="00002BD8">
        <w:rPr>
          <w:i/>
        </w:rPr>
        <w:t>Reinforcement learning techniques for decentralized self-adaptive service assembly</w:t>
      </w:r>
      <w:r w:rsidRPr="00002BD8">
        <w:t xml:space="preserve">. in </w:t>
      </w:r>
      <w:r w:rsidRPr="00002BD8">
        <w:rPr>
          <w:i/>
        </w:rPr>
        <w:t>Service-Oriented and Cloud Computing: 5th IFIP WG 2.14 European Conference, ESOCC 2016, Vienna, Austria, September 5-7, 2016, Proceedings 5</w:t>
      </w:r>
      <w:r w:rsidRPr="00002BD8">
        <w:t>. 2016. Springer.</w:t>
      </w:r>
    </w:p>
    <w:p w14:paraId="2D49B26E" w14:textId="77777777" w:rsidR="00002BD8" w:rsidRPr="00002BD8" w:rsidRDefault="00002BD8" w:rsidP="00002BD8">
      <w:pPr>
        <w:pStyle w:val="EndNoteBibliography"/>
        <w:spacing w:after="0"/>
        <w:ind w:left="720" w:hanging="720"/>
      </w:pPr>
      <w:r w:rsidRPr="00002BD8">
        <w:t>39.</w:t>
      </w:r>
      <w:r w:rsidRPr="00002BD8">
        <w:tab/>
        <w:t xml:space="preserve">Barrett, E., E. Howley, and J. Duggan, </w:t>
      </w:r>
      <w:r w:rsidRPr="00002BD8">
        <w:rPr>
          <w:i/>
        </w:rPr>
        <w:t>Applying reinforcement learning towards automating resource allocation and application scalability in the cloud.</w:t>
      </w:r>
      <w:r w:rsidRPr="00002BD8">
        <w:t xml:space="preserve"> Concurrency and computation: practice and experience, 2013. </w:t>
      </w:r>
      <w:r w:rsidRPr="00002BD8">
        <w:rPr>
          <w:b/>
        </w:rPr>
        <w:t>25</w:t>
      </w:r>
      <w:r w:rsidRPr="00002BD8">
        <w:t>(12): p. 1656-1674.</w:t>
      </w:r>
    </w:p>
    <w:p w14:paraId="532F9084" w14:textId="77777777" w:rsidR="00002BD8" w:rsidRPr="00002BD8" w:rsidRDefault="00002BD8" w:rsidP="00002BD8">
      <w:pPr>
        <w:pStyle w:val="EndNoteBibliography"/>
        <w:spacing w:after="0"/>
        <w:ind w:left="720" w:hanging="720"/>
      </w:pPr>
      <w:r w:rsidRPr="00002BD8">
        <w:t>40.</w:t>
      </w:r>
      <w:r w:rsidRPr="00002BD8">
        <w:tab/>
        <w:t xml:space="preserve">Arabnejad, H., et al. </w:t>
      </w:r>
      <w:r w:rsidRPr="00002BD8">
        <w:rPr>
          <w:i/>
        </w:rPr>
        <w:t>A comparison of reinforcement learning techniques for fuzzy cloud auto-scaling</w:t>
      </w:r>
      <w:r w:rsidRPr="00002BD8">
        <w:t xml:space="preserve">. in </w:t>
      </w:r>
      <w:r w:rsidRPr="00002BD8">
        <w:rPr>
          <w:i/>
        </w:rPr>
        <w:t>2017 17th IEEE/ACM international symposium on cluster, cloud and grid computing (CCGRID)</w:t>
      </w:r>
      <w:r w:rsidRPr="00002BD8">
        <w:t>. 2017. IEEE.</w:t>
      </w:r>
    </w:p>
    <w:p w14:paraId="2C9F1E64" w14:textId="77777777" w:rsidR="00002BD8" w:rsidRPr="00002BD8" w:rsidRDefault="00002BD8" w:rsidP="00002BD8">
      <w:pPr>
        <w:pStyle w:val="EndNoteBibliography"/>
        <w:spacing w:after="0"/>
        <w:ind w:left="720" w:hanging="720"/>
      </w:pPr>
      <w:r w:rsidRPr="00002BD8">
        <w:t>41.</w:t>
      </w:r>
      <w:r w:rsidRPr="00002BD8">
        <w:tab/>
        <w:t xml:space="preserve">Moustafa, A. and M. Zhang. </w:t>
      </w:r>
      <w:r w:rsidRPr="00002BD8">
        <w:rPr>
          <w:i/>
        </w:rPr>
        <w:t>Learning efficient compositions for QoS-aware service provisioning</w:t>
      </w:r>
      <w:r w:rsidRPr="00002BD8">
        <w:t xml:space="preserve">. in </w:t>
      </w:r>
      <w:r w:rsidRPr="00002BD8">
        <w:rPr>
          <w:i/>
        </w:rPr>
        <w:t>2014 IEEE International Conference on Web Services</w:t>
      </w:r>
      <w:r w:rsidRPr="00002BD8">
        <w:t>. 2014. IEEE.</w:t>
      </w:r>
    </w:p>
    <w:p w14:paraId="47279FD2" w14:textId="77777777" w:rsidR="00002BD8" w:rsidRPr="00002BD8" w:rsidRDefault="00002BD8" w:rsidP="00002BD8">
      <w:pPr>
        <w:pStyle w:val="EndNoteBibliography"/>
        <w:spacing w:after="0"/>
        <w:ind w:left="720" w:hanging="720"/>
      </w:pPr>
      <w:r w:rsidRPr="00002BD8">
        <w:t>42.</w:t>
      </w:r>
      <w:r w:rsidRPr="00002BD8">
        <w:tab/>
        <w:t xml:space="preserve">Zhao, T., et al. </w:t>
      </w:r>
      <w:r w:rsidRPr="00002BD8">
        <w:rPr>
          <w:i/>
        </w:rPr>
        <w:t>A reinforcement learning-based framework for the generation and evolution of adaptation rules</w:t>
      </w:r>
      <w:r w:rsidRPr="00002BD8">
        <w:t xml:space="preserve">. in </w:t>
      </w:r>
      <w:r w:rsidRPr="00002BD8">
        <w:rPr>
          <w:i/>
        </w:rPr>
        <w:t>2017 IEEE International Conference on Autonomic Computing (ICAC)</w:t>
      </w:r>
      <w:r w:rsidRPr="00002BD8">
        <w:t>. 2017. IEEE.</w:t>
      </w:r>
    </w:p>
    <w:p w14:paraId="46B93400" w14:textId="77777777" w:rsidR="00002BD8" w:rsidRPr="00002BD8" w:rsidRDefault="00002BD8" w:rsidP="00002BD8">
      <w:pPr>
        <w:pStyle w:val="EndNoteBibliography"/>
        <w:spacing w:after="0"/>
        <w:ind w:left="720" w:hanging="720"/>
      </w:pPr>
      <w:r w:rsidRPr="00002BD8">
        <w:t>43.</w:t>
      </w:r>
      <w:r w:rsidRPr="00002BD8">
        <w:tab/>
        <w:t xml:space="preserve">Shaw, R., E. Howley, and E. Barrett, </w:t>
      </w:r>
      <w:r w:rsidRPr="00002BD8">
        <w:rPr>
          <w:i/>
        </w:rPr>
        <w:t>Applying reinforcement learning towards automating energy efficient virtual machine consolidation in cloud data centers.</w:t>
      </w:r>
      <w:r w:rsidRPr="00002BD8">
        <w:t xml:space="preserve"> Information Systems, 2022. </w:t>
      </w:r>
      <w:r w:rsidRPr="00002BD8">
        <w:rPr>
          <w:b/>
        </w:rPr>
        <w:t>107</w:t>
      </w:r>
      <w:r w:rsidRPr="00002BD8">
        <w:t>: p. 101722.</w:t>
      </w:r>
    </w:p>
    <w:p w14:paraId="59D380BB" w14:textId="77777777" w:rsidR="00002BD8" w:rsidRPr="00002BD8" w:rsidRDefault="00002BD8" w:rsidP="00002BD8">
      <w:pPr>
        <w:pStyle w:val="EndNoteBibliography"/>
        <w:ind w:left="720" w:hanging="720"/>
      </w:pPr>
      <w:r w:rsidRPr="00002BD8">
        <w:t>44.</w:t>
      </w:r>
      <w:r w:rsidRPr="00002BD8">
        <w:tab/>
        <w:t xml:space="preserve">Iftikhar, M.U. and D. Weyns. </w:t>
      </w:r>
      <w:r w:rsidRPr="00002BD8">
        <w:rPr>
          <w:i/>
        </w:rPr>
        <w:t>Activforms: Active formal models for self-adaptation</w:t>
      </w:r>
      <w:r w:rsidRPr="00002BD8">
        <w:t xml:space="preserve">. in </w:t>
      </w:r>
      <w:r w:rsidRPr="00002BD8">
        <w:rPr>
          <w:i/>
        </w:rPr>
        <w:t>Proceedings of the 9th International Symposium on Software Engineering for Adaptive and Self-Managing Systems</w:t>
      </w:r>
      <w:r w:rsidRPr="00002BD8">
        <w:t>. 2014.</w:t>
      </w:r>
    </w:p>
    <w:p w14:paraId="5CF34ACB" w14:textId="66294F49" w:rsidR="00C109A6" w:rsidRPr="00C109A6" w:rsidRDefault="00577ACE" w:rsidP="00002BD8">
      <w:pPr>
        <w:pStyle w:val="ParaContinue"/>
        <w:ind w:firstLine="0"/>
      </w:pPr>
      <w:r w:rsidRPr="000F3267">
        <w:rPr>
          <w:sz w:val="16"/>
          <w:szCs w:val="16"/>
        </w:rPr>
        <w:fldChar w:fldCharType="end"/>
      </w:r>
    </w:p>
    <w:sectPr w:rsidR="00C109A6" w:rsidRPr="00C109A6" w:rsidSect="00593D3B">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009B3" w14:textId="77777777" w:rsidR="00791970" w:rsidRDefault="00791970" w:rsidP="005B434B">
      <w:pPr>
        <w:spacing w:after="0" w:line="240" w:lineRule="auto"/>
      </w:pPr>
      <w:r>
        <w:separator/>
      </w:r>
    </w:p>
  </w:endnote>
  <w:endnote w:type="continuationSeparator" w:id="0">
    <w:p w14:paraId="3548B4CC" w14:textId="77777777" w:rsidR="00791970" w:rsidRDefault="00791970"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868F0" w14:textId="77777777" w:rsidR="00791970" w:rsidRDefault="00791970" w:rsidP="005B434B">
      <w:pPr>
        <w:spacing w:after="0" w:line="240" w:lineRule="auto"/>
      </w:pPr>
      <w:r>
        <w:separator/>
      </w:r>
    </w:p>
  </w:footnote>
  <w:footnote w:type="continuationSeparator" w:id="0">
    <w:p w14:paraId="24E70959" w14:textId="77777777" w:rsidR="00791970" w:rsidRDefault="00791970"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proofErr w:type="spellStart"/>
      <w:r w:rsidRPr="00BE2FD6">
        <w:rPr>
          <w:rFonts w:ascii="Linux Libertine O" w:eastAsia="Cambria" w:hAnsi="Linux Libertine O" w:cs="Linux Libertine O"/>
          <w:sz w:val="14"/>
          <w:szCs w:val="22"/>
        </w:rPr>
        <w:t>VersaSense</w:t>
      </w:r>
      <w:proofErr w:type="spellEnd"/>
      <w:r w:rsidRPr="00BE2FD6">
        <w:rPr>
          <w:rFonts w:ascii="Linux Libertine O" w:eastAsia="Cambria" w:hAnsi="Linux Libertine O" w:cs="Linux Libertine O"/>
          <w:sz w:val="14"/>
          <w:szCs w:val="22"/>
        </w:rPr>
        <w:t xml:space="preserv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 xml:space="preserve">Sensors used in </w:t>
      </w:r>
      <w:proofErr w:type="spellStart"/>
      <w:r w:rsidRPr="00046249">
        <w:rPr>
          <w:rFonts w:ascii="Linux Libertine O" w:eastAsia="Cambria" w:hAnsi="Linux Libertine O" w:cs="Linux Libertine O"/>
          <w:sz w:val="14"/>
          <w:szCs w:val="22"/>
        </w:rPr>
        <w:t>DeltaIoT</w:t>
      </w:r>
      <w:proofErr w:type="spellEnd"/>
      <w:r w:rsidRPr="00046249">
        <w:rPr>
          <w:rFonts w:ascii="Linux Libertine O" w:eastAsia="Cambria" w:hAnsi="Linux Libertine O" w:cs="Linux Libertine O"/>
          <w:sz w:val="14"/>
          <w:szCs w:val="22"/>
        </w:rPr>
        <w:t xml:space="preserve">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 xml:space="preserve">The communication in </w:t>
      </w:r>
      <w:proofErr w:type="spellStart"/>
      <w:r w:rsidRPr="005B3726">
        <w:rPr>
          <w:rFonts w:ascii="Linux Libertine O" w:eastAsia="Cambria" w:hAnsi="Linux Libertine O" w:cs="Linux Libertine O"/>
          <w:sz w:val="14"/>
          <w:szCs w:val="22"/>
        </w:rPr>
        <w:t>DeltaIoT</w:t>
      </w:r>
      <w:proofErr w:type="spellEnd"/>
      <w:r w:rsidRPr="005B3726">
        <w:rPr>
          <w:rFonts w:ascii="Linux Libertine O" w:eastAsia="Cambria" w:hAnsi="Linux Libertine O" w:cs="Linux Libertine O"/>
          <w:sz w:val="14"/>
          <w:szCs w:val="22"/>
        </w:rPr>
        <w:t xml:space="preserve">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tvsezlze2fked20o5av0u0axrpedxd5fz&quot;&gt;Untitled&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5&lt;/item&gt;&lt;item&gt;46&lt;/item&gt;&lt;item&gt;47&lt;/item&gt;&lt;item&gt;48&lt;/item&gt;&lt;item&gt;50&lt;/item&gt;&lt;item&gt;52&lt;/item&gt;&lt;item&gt;53&lt;/item&gt;&lt;/record-ids&gt;&lt;/item&gt;&lt;/Libraries&gt;"/>
  </w:docVars>
  <w:rsids>
    <w:rsidRoot w:val="005B434B"/>
    <w:rsid w:val="00002BD8"/>
    <w:rsid w:val="000039AD"/>
    <w:rsid w:val="00004679"/>
    <w:rsid w:val="00004832"/>
    <w:rsid w:val="00005A9C"/>
    <w:rsid w:val="000069D2"/>
    <w:rsid w:val="00012108"/>
    <w:rsid w:val="000176E2"/>
    <w:rsid w:val="00020610"/>
    <w:rsid w:val="000227DD"/>
    <w:rsid w:val="00022B15"/>
    <w:rsid w:val="00022DDA"/>
    <w:rsid w:val="000233C9"/>
    <w:rsid w:val="00024A35"/>
    <w:rsid w:val="0002682B"/>
    <w:rsid w:val="00026D96"/>
    <w:rsid w:val="000327F7"/>
    <w:rsid w:val="000354C3"/>
    <w:rsid w:val="000355F0"/>
    <w:rsid w:val="00037652"/>
    <w:rsid w:val="00043C49"/>
    <w:rsid w:val="00046249"/>
    <w:rsid w:val="000472F6"/>
    <w:rsid w:val="000476E6"/>
    <w:rsid w:val="000529CD"/>
    <w:rsid w:val="00054E0A"/>
    <w:rsid w:val="00057C82"/>
    <w:rsid w:val="00060360"/>
    <w:rsid w:val="00062F4C"/>
    <w:rsid w:val="0006592D"/>
    <w:rsid w:val="00070D69"/>
    <w:rsid w:val="00071157"/>
    <w:rsid w:val="00075918"/>
    <w:rsid w:val="00076664"/>
    <w:rsid w:val="00076D0E"/>
    <w:rsid w:val="00080C59"/>
    <w:rsid w:val="00082CCD"/>
    <w:rsid w:val="0008391F"/>
    <w:rsid w:val="000839DD"/>
    <w:rsid w:val="00083C1E"/>
    <w:rsid w:val="00086F5E"/>
    <w:rsid w:val="000879BF"/>
    <w:rsid w:val="00091D6F"/>
    <w:rsid w:val="0009314B"/>
    <w:rsid w:val="0009351B"/>
    <w:rsid w:val="00094AEF"/>
    <w:rsid w:val="000957B5"/>
    <w:rsid w:val="0009664C"/>
    <w:rsid w:val="00096B44"/>
    <w:rsid w:val="0009718A"/>
    <w:rsid w:val="000A5ADE"/>
    <w:rsid w:val="000B0489"/>
    <w:rsid w:val="000B439A"/>
    <w:rsid w:val="000B663A"/>
    <w:rsid w:val="000C01C3"/>
    <w:rsid w:val="000C072C"/>
    <w:rsid w:val="000C1720"/>
    <w:rsid w:val="000C1A72"/>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17E1A"/>
    <w:rsid w:val="001237F6"/>
    <w:rsid w:val="00123D0F"/>
    <w:rsid w:val="00124875"/>
    <w:rsid w:val="00124D18"/>
    <w:rsid w:val="00125CEC"/>
    <w:rsid w:val="00126B27"/>
    <w:rsid w:val="00127C5F"/>
    <w:rsid w:val="00131383"/>
    <w:rsid w:val="00135FB5"/>
    <w:rsid w:val="00140411"/>
    <w:rsid w:val="00141BBE"/>
    <w:rsid w:val="0014744F"/>
    <w:rsid w:val="0015056B"/>
    <w:rsid w:val="001519D2"/>
    <w:rsid w:val="00151D2C"/>
    <w:rsid w:val="001611DF"/>
    <w:rsid w:val="00175109"/>
    <w:rsid w:val="001754DD"/>
    <w:rsid w:val="001805F5"/>
    <w:rsid w:val="001806C4"/>
    <w:rsid w:val="00181C74"/>
    <w:rsid w:val="00182390"/>
    <w:rsid w:val="0018312E"/>
    <w:rsid w:val="001834A5"/>
    <w:rsid w:val="00183E9D"/>
    <w:rsid w:val="0018497F"/>
    <w:rsid w:val="00193DF4"/>
    <w:rsid w:val="001951F2"/>
    <w:rsid w:val="001953A5"/>
    <w:rsid w:val="0019559C"/>
    <w:rsid w:val="00197508"/>
    <w:rsid w:val="001A035B"/>
    <w:rsid w:val="001A06A9"/>
    <w:rsid w:val="001A1FB9"/>
    <w:rsid w:val="001A32FE"/>
    <w:rsid w:val="001A4B7C"/>
    <w:rsid w:val="001B0C80"/>
    <w:rsid w:val="001B633D"/>
    <w:rsid w:val="001B716A"/>
    <w:rsid w:val="001B755B"/>
    <w:rsid w:val="001B797E"/>
    <w:rsid w:val="001B79DA"/>
    <w:rsid w:val="001C2AE2"/>
    <w:rsid w:val="001C4100"/>
    <w:rsid w:val="001C4433"/>
    <w:rsid w:val="001C47A8"/>
    <w:rsid w:val="001C6FC6"/>
    <w:rsid w:val="001D2DC2"/>
    <w:rsid w:val="001D3707"/>
    <w:rsid w:val="001D3CDD"/>
    <w:rsid w:val="001D6D92"/>
    <w:rsid w:val="001D6E22"/>
    <w:rsid w:val="001E12F7"/>
    <w:rsid w:val="001E2F39"/>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739B"/>
    <w:rsid w:val="00210C04"/>
    <w:rsid w:val="00211131"/>
    <w:rsid w:val="002142C7"/>
    <w:rsid w:val="00215AD0"/>
    <w:rsid w:val="00216097"/>
    <w:rsid w:val="00216594"/>
    <w:rsid w:val="00216C2C"/>
    <w:rsid w:val="00217262"/>
    <w:rsid w:val="00220276"/>
    <w:rsid w:val="00220ADD"/>
    <w:rsid w:val="00220B8B"/>
    <w:rsid w:val="0022111E"/>
    <w:rsid w:val="002228D3"/>
    <w:rsid w:val="00224828"/>
    <w:rsid w:val="002267E3"/>
    <w:rsid w:val="0023048B"/>
    <w:rsid w:val="00231271"/>
    <w:rsid w:val="00231DBC"/>
    <w:rsid w:val="0023491F"/>
    <w:rsid w:val="00240535"/>
    <w:rsid w:val="00246821"/>
    <w:rsid w:val="00247874"/>
    <w:rsid w:val="002503A9"/>
    <w:rsid w:val="002601C2"/>
    <w:rsid w:val="0026052D"/>
    <w:rsid w:val="00260C3E"/>
    <w:rsid w:val="00260E91"/>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97D01"/>
    <w:rsid w:val="002A103F"/>
    <w:rsid w:val="002A25EA"/>
    <w:rsid w:val="002A4B3B"/>
    <w:rsid w:val="002A4B47"/>
    <w:rsid w:val="002A71AA"/>
    <w:rsid w:val="002A77B9"/>
    <w:rsid w:val="002B14BC"/>
    <w:rsid w:val="002B2AE2"/>
    <w:rsid w:val="002B315D"/>
    <w:rsid w:val="002B393E"/>
    <w:rsid w:val="002B5110"/>
    <w:rsid w:val="002C14B5"/>
    <w:rsid w:val="002C1984"/>
    <w:rsid w:val="002C26F1"/>
    <w:rsid w:val="002C37CC"/>
    <w:rsid w:val="002C4337"/>
    <w:rsid w:val="002C7438"/>
    <w:rsid w:val="002C7A07"/>
    <w:rsid w:val="002C7DCC"/>
    <w:rsid w:val="002D10AD"/>
    <w:rsid w:val="002D22D2"/>
    <w:rsid w:val="002D243B"/>
    <w:rsid w:val="002D6766"/>
    <w:rsid w:val="002E134B"/>
    <w:rsid w:val="002E204E"/>
    <w:rsid w:val="002E33CA"/>
    <w:rsid w:val="002F58C9"/>
    <w:rsid w:val="002F5B40"/>
    <w:rsid w:val="002F776A"/>
    <w:rsid w:val="00302CCD"/>
    <w:rsid w:val="00305996"/>
    <w:rsid w:val="003102E0"/>
    <w:rsid w:val="00310A45"/>
    <w:rsid w:val="00310AEA"/>
    <w:rsid w:val="003131B8"/>
    <w:rsid w:val="00313FA3"/>
    <w:rsid w:val="00315A59"/>
    <w:rsid w:val="00315EC2"/>
    <w:rsid w:val="00322E2C"/>
    <w:rsid w:val="00326C61"/>
    <w:rsid w:val="00327235"/>
    <w:rsid w:val="0032742A"/>
    <w:rsid w:val="00330172"/>
    <w:rsid w:val="00333876"/>
    <w:rsid w:val="003343A6"/>
    <w:rsid w:val="003352DF"/>
    <w:rsid w:val="00335567"/>
    <w:rsid w:val="00335EC5"/>
    <w:rsid w:val="0033748E"/>
    <w:rsid w:val="00340671"/>
    <w:rsid w:val="003425DB"/>
    <w:rsid w:val="003470AD"/>
    <w:rsid w:val="0034732A"/>
    <w:rsid w:val="0034775D"/>
    <w:rsid w:val="003510ED"/>
    <w:rsid w:val="0035146A"/>
    <w:rsid w:val="00351B76"/>
    <w:rsid w:val="003522D1"/>
    <w:rsid w:val="00354852"/>
    <w:rsid w:val="00355CC4"/>
    <w:rsid w:val="003620AF"/>
    <w:rsid w:val="0036224F"/>
    <w:rsid w:val="00363785"/>
    <w:rsid w:val="00364365"/>
    <w:rsid w:val="00364AEC"/>
    <w:rsid w:val="00364CA2"/>
    <w:rsid w:val="00365E1E"/>
    <w:rsid w:val="00366179"/>
    <w:rsid w:val="00366BC2"/>
    <w:rsid w:val="00367230"/>
    <w:rsid w:val="003677E3"/>
    <w:rsid w:val="003713F6"/>
    <w:rsid w:val="0037239D"/>
    <w:rsid w:val="00373B0E"/>
    <w:rsid w:val="00374F78"/>
    <w:rsid w:val="003756D0"/>
    <w:rsid w:val="00380B9A"/>
    <w:rsid w:val="00380D86"/>
    <w:rsid w:val="003822EA"/>
    <w:rsid w:val="00383E3D"/>
    <w:rsid w:val="00392817"/>
    <w:rsid w:val="00393DA2"/>
    <w:rsid w:val="00394236"/>
    <w:rsid w:val="0039787B"/>
    <w:rsid w:val="003A0456"/>
    <w:rsid w:val="003A1425"/>
    <w:rsid w:val="003A253B"/>
    <w:rsid w:val="003A2CAA"/>
    <w:rsid w:val="003A3A12"/>
    <w:rsid w:val="003A45C7"/>
    <w:rsid w:val="003A4ECF"/>
    <w:rsid w:val="003A4F67"/>
    <w:rsid w:val="003A5B96"/>
    <w:rsid w:val="003A69D2"/>
    <w:rsid w:val="003A7380"/>
    <w:rsid w:val="003B660C"/>
    <w:rsid w:val="003C00B2"/>
    <w:rsid w:val="003C09C3"/>
    <w:rsid w:val="003C0A5C"/>
    <w:rsid w:val="003C0BF4"/>
    <w:rsid w:val="003C0EDC"/>
    <w:rsid w:val="003C17CE"/>
    <w:rsid w:val="003C17D4"/>
    <w:rsid w:val="003C21C6"/>
    <w:rsid w:val="003C2259"/>
    <w:rsid w:val="003C644A"/>
    <w:rsid w:val="003C6CF3"/>
    <w:rsid w:val="003D54A5"/>
    <w:rsid w:val="003D5CA2"/>
    <w:rsid w:val="003D5DCC"/>
    <w:rsid w:val="003E2516"/>
    <w:rsid w:val="003F0B42"/>
    <w:rsid w:val="003F1842"/>
    <w:rsid w:val="003F3DC9"/>
    <w:rsid w:val="003F4BB0"/>
    <w:rsid w:val="004000EB"/>
    <w:rsid w:val="00402993"/>
    <w:rsid w:val="0040458F"/>
    <w:rsid w:val="004046B5"/>
    <w:rsid w:val="00407AE5"/>
    <w:rsid w:val="0041136F"/>
    <w:rsid w:val="00415213"/>
    <w:rsid w:val="0041617E"/>
    <w:rsid w:val="00416E3B"/>
    <w:rsid w:val="00421BE3"/>
    <w:rsid w:val="0042569F"/>
    <w:rsid w:val="00426A0F"/>
    <w:rsid w:val="0043062F"/>
    <w:rsid w:val="00432844"/>
    <w:rsid w:val="004332BA"/>
    <w:rsid w:val="00434FC1"/>
    <w:rsid w:val="00437AD4"/>
    <w:rsid w:val="0044025A"/>
    <w:rsid w:val="00447895"/>
    <w:rsid w:val="0045123A"/>
    <w:rsid w:val="004546C7"/>
    <w:rsid w:val="00455714"/>
    <w:rsid w:val="00455E39"/>
    <w:rsid w:val="00457074"/>
    <w:rsid w:val="00457533"/>
    <w:rsid w:val="00457C1D"/>
    <w:rsid w:val="00460D45"/>
    <w:rsid w:val="00462544"/>
    <w:rsid w:val="0046735A"/>
    <w:rsid w:val="00471550"/>
    <w:rsid w:val="00473982"/>
    <w:rsid w:val="004751F7"/>
    <w:rsid w:val="004769D0"/>
    <w:rsid w:val="00476F32"/>
    <w:rsid w:val="00480AED"/>
    <w:rsid w:val="004815DD"/>
    <w:rsid w:val="0048211E"/>
    <w:rsid w:val="004853D4"/>
    <w:rsid w:val="00490036"/>
    <w:rsid w:val="004903AA"/>
    <w:rsid w:val="00490A49"/>
    <w:rsid w:val="00491D05"/>
    <w:rsid w:val="004923DD"/>
    <w:rsid w:val="0049414E"/>
    <w:rsid w:val="004945CC"/>
    <w:rsid w:val="00497173"/>
    <w:rsid w:val="00497AE9"/>
    <w:rsid w:val="004A21A0"/>
    <w:rsid w:val="004A334C"/>
    <w:rsid w:val="004A5893"/>
    <w:rsid w:val="004A74E5"/>
    <w:rsid w:val="004A76B9"/>
    <w:rsid w:val="004B12FA"/>
    <w:rsid w:val="004B1D2F"/>
    <w:rsid w:val="004B207E"/>
    <w:rsid w:val="004B2623"/>
    <w:rsid w:val="004B5591"/>
    <w:rsid w:val="004B7DC0"/>
    <w:rsid w:val="004C3D0A"/>
    <w:rsid w:val="004C55ED"/>
    <w:rsid w:val="004D604B"/>
    <w:rsid w:val="004D7E17"/>
    <w:rsid w:val="004E72D2"/>
    <w:rsid w:val="004F045E"/>
    <w:rsid w:val="004F2B83"/>
    <w:rsid w:val="004F6083"/>
    <w:rsid w:val="00501174"/>
    <w:rsid w:val="00501BBE"/>
    <w:rsid w:val="00502CA5"/>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374E9"/>
    <w:rsid w:val="00543F3D"/>
    <w:rsid w:val="00544548"/>
    <w:rsid w:val="00547941"/>
    <w:rsid w:val="00547F6A"/>
    <w:rsid w:val="00550D6F"/>
    <w:rsid w:val="00552586"/>
    <w:rsid w:val="00555C9E"/>
    <w:rsid w:val="0056469C"/>
    <w:rsid w:val="00564F94"/>
    <w:rsid w:val="00571392"/>
    <w:rsid w:val="005723B0"/>
    <w:rsid w:val="00572D46"/>
    <w:rsid w:val="005732D8"/>
    <w:rsid w:val="00573955"/>
    <w:rsid w:val="005746A4"/>
    <w:rsid w:val="005752AC"/>
    <w:rsid w:val="00575310"/>
    <w:rsid w:val="00575E6D"/>
    <w:rsid w:val="00576822"/>
    <w:rsid w:val="00577ACE"/>
    <w:rsid w:val="005839E2"/>
    <w:rsid w:val="00583CA8"/>
    <w:rsid w:val="005864DF"/>
    <w:rsid w:val="005879EF"/>
    <w:rsid w:val="00591445"/>
    <w:rsid w:val="00593D3B"/>
    <w:rsid w:val="00594731"/>
    <w:rsid w:val="005A143B"/>
    <w:rsid w:val="005A2089"/>
    <w:rsid w:val="005A25C8"/>
    <w:rsid w:val="005A2DF7"/>
    <w:rsid w:val="005A2FFF"/>
    <w:rsid w:val="005A37CA"/>
    <w:rsid w:val="005A48DB"/>
    <w:rsid w:val="005A64BD"/>
    <w:rsid w:val="005A6F40"/>
    <w:rsid w:val="005A6FED"/>
    <w:rsid w:val="005A78AD"/>
    <w:rsid w:val="005A7DE5"/>
    <w:rsid w:val="005B3577"/>
    <w:rsid w:val="005B3726"/>
    <w:rsid w:val="005B434B"/>
    <w:rsid w:val="005C0B56"/>
    <w:rsid w:val="005C198F"/>
    <w:rsid w:val="005C2A5A"/>
    <w:rsid w:val="005C347B"/>
    <w:rsid w:val="005C3913"/>
    <w:rsid w:val="005C483C"/>
    <w:rsid w:val="005C5283"/>
    <w:rsid w:val="005C5AAB"/>
    <w:rsid w:val="005C7750"/>
    <w:rsid w:val="005D23E9"/>
    <w:rsid w:val="005D29C1"/>
    <w:rsid w:val="005D3A30"/>
    <w:rsid w:val="005D5A8C"/>
    <w:rsid w:val="005E0B6A"/>
    <w:rsid w:val="005E204C"/>
    <w:rsid w:val="005E237A"/>
    <w:rsid w:val="005E2920"/>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24F06"/>
    <w:rsid w:val="006270EE"/>
    <w:rsid w:val="0063046E"/>
    <w:rsid w:val="0063573C"/>
    <w:rsid w:val="006368FE"/>
    <w:rsid w:val="006370BD"/>
    <w:rsid w:val="00637561"/>
    <w:rsid w:val="006425CC"/>
    <w:rsid w:val="00644FA0"/>
    <w:rsid w:val="006454F0"/>
    <w:rsid w:val="0064560A"/>
    <w:rsid w:val="0064641A"/>
    <w:rsid w:val="00647DBC"/>
    <w:rsid w:val="00650A52"/>
    <w:rsid w:val="00652252"/>
    <w:rsid w:val="006546EE"/>
    <w:rsid w:val="00657034"/>
    <w:rsid w:val="006575B8"/>
    <w:rsid w:val="00661AA0"/>
    <w:rsid w:val="00663389"/>
    <w:rsid w:val="006641AB"/>
    <w:rsid w:val="00664BE7"/>
    <w:rsid w:val="00665189"/>
    <w:rsid w:val="006678C9"/>
    <w:rsid w:val="00671322"/>
    <w:rsid w:val="00671864"/>
    <w:rsid w:val="006759F0"/>
    <w:rsid w:val="006769D2"/>
    <w:rsid w:val="006778F6"/>
    <w:rsid w:val="00680A72"/>
    <w:rsid w:val="00680CC8"/>
    <w:rsid w:val="0068254F"/>
    <w:rsid w:val="00684E93"/>
    <w:rsid w:val="00684F2C"/>
    <w:rsid w:val="006931FE"/>
    <w:rsid w:val="0069569E"/>
    <w:rsid w:val="00695AFF"/>
    <w:rsid w:val="00696270"/>
    <w:rsid w:val="00696B73"/>
    <w:rsid w:val="006970C1"/>
    <w:rsid w:val="006A06F7"/>
    <w:rsid w:val="006A162F"/>
    <w:rsid w:val="006A1904"/>
    <w:rsid w:val="006A3321"/>
    <w:rsid w:val="006A6A83"/>
    <w:rsid w:val="006A6C15"/>
    <w:rsid w:val="006B5C30"/>
    <w:rsid w:val="006B6A35"/>
    <w:rsid w:val="006C302B"/>
    <w:rsid w:val="006C3790"/>
    <w:rsid w:val="006C7CBB"/>
    <w:rsid w:val="006C7D27"/>
    <w:rsid w:val="006D3DD0"/>
    <w:rsid w:val="006D44D5"/>
    <w:rsid w:val="006D44DE"/>
    <w:rsid w:val="006D4F8D"/>
    <w:rsid w:val="006E23A4"/>
    <w:rsid w:val="006E2F1B"/>
    <w:rsid w:val="006F0C4F"/>
    <w:rsid w:val="006F27AE"/>
    <w:rsid w:val="006F54DA"/>
    <w:rsid w:val="00700AFE"/>
    <w:rsid w:val="007029C5"/>
    <w:rsid w:val="00702F7D"/>
    <w:rsid w:val="00714118"/>
    <w:rsid w:val="007159DA"/>
    <w:rsid w:val="00717BA8"/>
    <w:rsid w:val="00720D86"/>
    <w:rsid w:val="00720F9D"/>
    <w:rsid w:val="00725C07"/>
    <w:rsid w:val="00730760"/>
    <w:rsid w:val="00732706"/>
    <w:rsid w:val="00732946"/>
    <w:rsid w:val="00736C2B"/>
    <w:rsid w:val="0073700A"/>
    <w:rsid w:val="00737F1F"/>
    <w:rsid w:val="007460D5"/>
    <w:rsid w:val="00747EFE"/>
    <w:rsid w:val="0075088D"/>
    <w:rsid w:val="00752435"/>
    <w:rsid w:val="007556D0"/>
    <w:rsid w:val="00761B39"/>
    <w:rsid w:val="0076337F"/>
    <w:rsid w:val="00766055"/>
    <w:rsid w:val="00767F9A"/>
    <w:rsid w:val="007711C9"/>
    <w:rsid w:val="0077639F"/>
    <w:rsid w:val="007764E7"/>
    <w:rsid w:val="00777332"/>
    <w:rsid w:val="00782034"/>
    <w:rsid w:val="00785E6D"/>
    <w:rsid w:val="00787042"/>
    <w:rsid w:val="00791970"/>
    <w:rsid w:val="00795E54"/>
    <w:rsid w:val="0079624F"/>
    <w:rsid w:val="007A035D"/>
    <w:rsid w:val="007A4A10"/>
    <w:rsid w:val="007A52F3"/>
    <w:rsid w:val="007B0D35"/>
    <w:rsid w:val="007B36F5"/>
    <w:rsid w:val="007B3C15"/>
    <w:rsid w:val="007B3FA1"/>
    <w:rsid w:val="007B4CA6"/>
    <w:rsid w:val="007B50E6"/>
    <w:rsid w:val="007B7344"/>
    <w:rsid w:val="007B7F16"/>
    <w:rsid w:val="007C04F9"/>
    <w:rsid w:val="007C05EA"/>
    <w:rsid w:val="007C1414"/>
    <w:rsid w:val="007C157F"/>
    <w:rsid w:val="007C40C1"/>
    <w:rsid w:val="007E20EF"/>
    <w:rsid w:val="007E2E0D"/>
    <w:rsid w:val="007E6161"/>
    <w:rsid w:val="007E621E"/>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4726"/>
    <w:rsid w:val="00866E88"/>
    <w:rsid w:val="00867769"/>
    <w:rsid w:val="008722DA"/>
    <w:rsid w:val="00872366"/>
    <w:rsid w:val="008730BA"/>
    <w:rsid w:val="00873CBD"/>
    <w:rsid w:val="00873FA6"/>
    <w:rsid w:val="00874B40"/>
    <w:rsid w:val="0088071C"/>
    <w:rsid w:val="00882D2F"/>
    <w:rsid w:val="00884076"/>
    <w:rsid w:val="00884E06"/>
    <w:rsid w:val="008863E1"/>
    <w:rsid w:val="008868CE"/>
    <w:rsid w:val="0088768A"/>
    <w:rsid w:val="00890CD4"/>
    <w:rsid w:val="00891D2D"/>
    <w:rsid w:val="0089388E"/>
    <w:rsid w:val="00895629"/>
    <w:rsid w:val="00895B9B"/>
    <w:rsid w:val="00896490"/>
    <w:rsid w:val="008964D7"/>
    <w:rsid w:val="008967AE"/>
    <w:rsid w:val="008A05B6"/>
    <w:rsid w:val="008A44A6"/>
    <w:rsid w:val="008A61EF"/>
    <w:rsid w:val="008B0822"/>
    <w:rsid w:val="008B0B39"/>
    <w:rsid w:val="008B1D7A"/>
    <w:rsid w:val="008B3AE4"/>
    <w:rsid w:val="008B41E6"/>
    <w:rsid w:val="008B428E"/>
    <w:rsid w:val="008B6E43"/>
    <w:rsid w:val="008B73E3"/>
    <w:rsid w:val="008C0B62"/>
    <w:rsid w:val="008C2C8D"/>
    <w:rsid w:val="008D14C0"/>
    <w:rsid w:val="008D606A"/>
    <w:rsid w:val="008E0CE4"/>
    <w:rsid w:val="008E3A66"/>
    <w:rsid w:val="008E6E11"/>
    <w:rsid w:val="008F1416"/>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2EEB"/>
    <w:rsid w:val="00984B6D"/>
    <w:rsid w:val="009863D2"/>
    <w:rsid w:val="00990D40"/>
    <w:rsid w:val="00991A46"/>
    <w:rsid w:val="0099370D"/>
    <w:rsid w:val="00994D94"/>
    <w:rsid w:val="009963C7"/>
    <w:rsid w:val="009A1B2F"/>
    <w:rsid w:val="009A1BAC"/>
    <w:rsid w:val="009A2123"/>
    <w:rsid w:val="009A223E"/>
    <w:rsid w:val="009A5BE4"/>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7CA0"/>
    <w:rsid w:val="009D05A3"/>
    <w:rsid w:val="009D1609"/>
    <w:rsid w:val="009D2411"/>
    <w:rsid w:val="009D6D01"/>
    <w:rsid w:val="009E0553"/>
    <w:rsid w:val="009E20A9"/>
    <w:rsid w:val="009E3D2C"/>
    <w:rsid w:val="009F2E50"/>
    <w:rsid w:val="009F3A33"/>
    <w:rsid w:val="009F3FCE"/>
    <w:rsid w:val="009F46EA"/>
    <w:rsid w:val="009F575E"/>
    <w:rsid w:val="009F639B"/>
    <w:rsid w:val="009F684F"/>
    <w:rsid w:val="00A011CF"/>
    <w:rsid w:val="00A01383"/>
    <w:rsid w:val="00A033F4"/>
    <w:rsid w:val="00A047A4"/>
    <w:rsid w:val="00A05079"/>
    <w:rsid w:val="00A11C36"/>
    <w:rsid w:val="00A11D94"/>
    <w:rsid w:val="00A11EF8"/>
    <w:rsid w:val="00A138DA"/>
    <w:rsid w:val="00A16941"/>
    <w:rsid w:val="00A20227"/>
    <w:rsid w:val="00A21E86"/>
    <w:rsid w:val="00A21EBA"/>
    <w:rsid w:val="00A22265"/>
    <w:rsid w:val="00A264BB"/>
    <w:rsid w:val="00A26B10"/>
    <w:rsid w:val="00A26C66"/>
    <w:rsid w:val="00A26DE5"/>
    <w:rsid w:val="00A2749C"/>
    <w:rsid w:val="00A27A9F"/>
    <w:rsid w:val="00A27C59"/>
    <w:rsid w:val="00A302CC"/>
    <w:rsid w:val="00A31242"/>
    <w:rsid w:val="00A31244"/>
    <w:rsid w:val="00A32A2F"/>
    <w:rsid w:val="00A362E5"/>
    <w:rsid w:val="00A3685D"/>
    <w:rsid w:val="00A3741C"/>
    <w:rsid w:val="00A400E6"/>
    <w:rsid w:val="00A40BF5"/>
    <w:rsid w:val="00A41C89"/>
    <w:rsid w:val="00A43811"/>
    <w:rsid w:val="00A457F4"/>
    <w:rsid w:val="00A4704C"/>
    <w:rsid w:val="00A47B40"/>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3114"/>
    <w:rsid w:val="00A75AA6"/>
    <w:rsid w:val="00A7683E"/>
    <w:rsid w:val="00A76C56"/>
    <w:rsid w:val="00A77D30"/>
    <w:rsid w:val="00A806D6"/>
    <w:rsid w:val="00A82B1C"/>
    <w:rsid w:val="00A84D85"/>
    <w:rsid w:val="00A8763F"/>
    <w:rsid w:val="00A87821"/>
    <w:rsid w:val="00A907FE"/>
    <w:rsid w:val="00A9195D"/>
    <w:rsid w:val="00A92355"/>
    <w:rsid w:val="00A97129"/>
    <w:rsid w:val="00A97EC5"/>
    <w:rsid w:val="00AA2199"/>
    <w:rsid w:val="00AA45B1"/>
    <w:rsid w:val="00AA5726"/>
    <w:rsid w:val="00AB4866"/>
    <w:rsid w:val="00AB595D"/>
    <w:rsid w:val="00AB5FCF"/>
    <w:rsid w:val="00AC0109"/>
    <w:rsid w:val="00AC09FB"/>
    <w:rsid w:val="00AC2124"/>
    <w:rsid w:val="00AC5A66"/>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327C"/>
    <w:rsid w:val="00AF5390"/>
    <w:rsid w:val="00AF7365"/>
    <w:rsid w:val="00B004C8"/>
    <w:rsid w:val="00B01F94"/>
    <w:rsid w:val="00B0212B"/>
    <w:rsid w:val="00B02440"/>
    <w:rsid w:val="00B04643"/>
    <w:rsid w:val="00B0487D"/>
    <w:rsid w:val="00B07A14"/>
    <w:rsid w:val="00B17609"/>
    <w:rsid w:val="00B17C33"/>
    <w:rsid w:val="00B2007E"/>
    <w:rsid w:val="00B211EA"/>
    <w:rsid w:val="00B2738E"/>
    <w:rsid w:val="00B30BE1"/>
    <w:rsid w:val="00B31C94"/>
    <w:rsid w:val="00B33A4A"/>
    <w:rsid w:val="00B40EB1"/>
    <w:rsid w:val="00B43354"/>
    <w:rsid w:val="00B43F8C"/>
    <w:rsid w:val="00B4444F"/>
    <w:rsid w:val="00B459EA"/>
    <w:rsid w:val="00B51634"/>
    <w:rsid w:val="00B52AAE"/>
    <w:rsid w:val="00B53918"/>
    <w:rsid w:val="00B54B6B"/>
    <w:rsid w:val="00B56C53"/>
    <w:rsid w:val="00B613F1"/>
    <w:rsid w:val="00B643EA"/>
    <w:rsid w:val="00B657BD"/>
    <w:rsid w:val="00B700DA"/>
    <w:rsid w:val="00B71FB4"/>
    <w:rsid w:val="00B73013"/>
    <w:rsid w:val="00B73E57"/>
    <w:rsid w:val="00B75A3E"/>
    <w:rsid w:val="00B776AF"/>
    <w:rsid w:val="00B80895"/>
    <w:rsid w:val="00B8397F"/>
    <w:rsid w:val="00B84827"/>
    <w:rsid w:val="00B86964"/>
    <w:rsid w:val="00B870C0"/>
    <w:rsid w:val="00B8790C"/>
    <w:rsid w:val="00B904B4"/>
    <w:rsid w:val="00B915CB"/>
    <w:rsid w:val="00B946D6"/>
    <w:rsid w:val="00B9534E"/>
    <w:rsid w:val="00B95B74"/>
    <w:rsid w:val="00BA1EC7"/>
    <w:rsid w:val="00BA4578"/>
    <w:rsid w:val="00BA4C20"/>
    <w:rsid w:val="00BA4CAC"/>
    <w:rsid w:val="00BA57A6"/>
    <w:rsid w:val="00BA5EDF"/>
    <w:rsid w:val="00BA6274"/>
    <w:rsid w:val="00BB11A6"/>
    <w:rsid w:val="00BB15E0"/>
    <w:rsid w:val="00BB1C08"/>
    <w:rsid w:val="00BB413D"/>
    <w:rsid w:val="00BB52D0"/>
    <w:rsid w:val="00BB5318"/>
    <w:rsid w:val="00BB77D6"/>
    <w:rsid w:val="00BC28A9"/>
    <w:rsid w:val="00BC380B"/>
    <w:rsid w:val="00BD04E6"/>
    <w:rsid w:val="00BD0FE7"/>
    <w:rsid w:val="00BD1642"/>
    <w:rsid w:val="00BD46F2"/>
    <w:rsid w:val="00BE0F06"/>
    <w:rsid w:val="00BE2FD6"/>
    <w:rsid w:val="00BE4798"/>
    <w:rsid w:val="00BE60F8"/>
    <w:rsid w:val="00BE7631"/>
    <w:rsid w:val="00BE7B6C"/>
    <w:rsid w:val="00BF1377"/>
    <w:rsid w:val="00BF19D2"/>
    <w:rsid w:val="00BF261D"/>
    <w:rsid w:val="00BF5D90"/>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31E30"/>
    <w:rsid w:val="00C32D40"/>
    <w:rsid w:val="00C349DC"/>
    <w:rsid w:val="00C35979"/>
    <w:rsid w:val="00C3674B"/>
    <w:rsid w:val="00C375CE"/>
    <w:rsid w:val="00C4092D"/>
    <w:rsid w:val="00C42E7F"/>
    <w:rsid w:val="00C43C1A"/>
    <w:rsid w:val="00C44C78"/>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3125"/>
    <w:rsid w:val="00CA4FD7"/>
    <w:rsid w:val="00CA5DD7"/>
    <w:rsid w:val="00CA622D"/>
    <w:rsid w:val="00CB0953"/>
    <w:rsid w:val="00CB17C8"/>
    <w:rsid w:val="00CB1AA6"/>
    <w:rsid w:val="00CB2512"/>
    <w:rsid w:val="00CB6B66"/>
    <w:rsid w:val="00CB7A44"/>
    <w:rsid w:val="00CC09B2"/>
    <w:rsid w:val="00CC12D9"/>
    <w:rsid w:val="00CC25D7"/>
    <w:rsid w:val="00CC4188"/>
    <w:rsid w:val="00CC5F6F"/>
    <w:rsid w:val="00CD11F5"/>
    <w:rsid w:val="00CD2DE1"/>
    <w:rsid w:val="00CD384D"/>
    <w:rsid w:val="00CD435B"/>
    <w:rsid w:val="00CD6AF2"/>
    <w:rsid w:val="00CE0BED"/>
    <w:rsid w:val="00CE111D"/>
    <w:rsid w:val="00CE1D6F"/>
    <w:rsid w:val="00CE1D95"/>
    <w:rsid w:val="00CE3B4B"/>
    <w:rsid w:val="00CE49E9"/>
    <w:rsid w:val="00CE4D40"/>
    <w:rsid w:val="00CE5037"/>
    <w:rsid w:val="00CE7C5C"/>
    <w:rsid w:val="00CF3B66"/>
    <w:rsid w:val="00CF57C7"/>
    <w:rsid w:val="00CF684B"/>
    <w:rsid w:val="00D00FAE"/>
    <w:rsid w:val="00D01020"/>
    <w:rsid w:val="00D0105C"/>
    <w:rsid w:val="00D044D0"/>
    <w:rsid w:val="00D05511"/>
    <w:rsid w:val="00D055F2"/>
    <w:rsid w:val="00D0642B"/>
    <w:rsid w:val="00D07298"/>
    <w:rsid w:val="00D07947"/>
    <w:rsid w:val="00D1146F"/>
    <w:rsid w:val="00D123FD"/>
    <w:rsid w:val="00D13079"/>
    <w:rsid w:val="00D13F09"/>
    <w:rsid w:val="00D14143"/>
    <w:rsid w:val="00D14414"/>
    <w:rsid w:val="00D15CED"/>
    <w:rsid w:val="00D16A53"/>
    <w:rsid w:val="00D17373"/>
    <w:rsid w:val="00D20411"/>
    <w:rsid w:val="00D24309"/>
    <w:rsid w:val="00D2641B"/>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3FC4"/>
    <w:rsid w:val="00D64C1D"/>
    <w:rsid w:val="00D661B8"/>
    <w:rsid w:val="00D703B3"/>
    <w:rsid w:val="00D70A33"/>
    <w:rsid w:val="00D71610"/>
    <w:rsid w:val="00D71C4D"/>
    <w:rsid w:val="00D7424A"/>
    <w:rsid w:val="00D75514"/>
    <w:rsid w:val="00D80C90"/>
    <w:rsid w:val="00D811CF"/>
    <w:rsid w:val="00D90EB5"/>
    <w:rsid w:val="00D913DB"/>
    <w:rsid w:val="00D92B1F"/>
    <w:rsid w:val="00D93821"/>
    <w:rsid w:val="00D9443E"/>
    <w:rsid w:val="00D96213"/>
    <w:rsid w:val="00DA1454"/>
    <w:rsid w:val="00DA16B8"/>
    <w:rsid w:val="00DA1CE2"/>
    <w:rsid w:val="00DA36A5"/>
    <w:rsid w:val="00DA3733"/>
    <w:rsid w:val="00DA40DC"/>
    <w:rsid w:val="00DA4F05"/>
    <w:rsid w:val="00DA5CB3"/>
    <w:rsid w:val="00DA6D19"/>
    <w:rsid w:val="00DA7306"/>
    <w:rsid w:val="00DB2B77"/>
    <w:rsid w:val="00DB48C5"/>
    <w:rsid w:val="00DB58F8"/>
    <w:rsid w:val="00DB6AC5"/>
    <w:rsid w:val="00DC1C43"/>
    <w:rsid w:val="00DC3C71"/>
    <w:rsid w:val="00DC3D01"/>
    <w:rsid w:val="00DC493C"/>
    <w:rsid w:val="00DC505C"/>
    <w:rsid w:val="00DC605A"/>
    <w:rsid w:val="00DD0589"/>
    <w:rsid w:val="00DD40F0"/>
    <w:rsid w:val="00DD425C"/>
    <w:rsid w:val="00DD4C78"/>
    <w:rsid w:val="00DD7177"/>
    <w:rsid w:val="00DD7401"/>
    <w:rsid w:val="00DE0F8F"/>
    <w:rsid w:val="00DE2087"/>
    <w:rsid w:val="00DE2EAD"/>
    <w:rsid w:val="00DE5C13"/>
    <w:rsid w:val="00DE7D69"/>
    <w:rsid w:val="00DF38EB"/>
    <w:rsid w:val="00E021B4"/>
    <w:rsid w:val="00E037CD"/>
    <w:rsid w:val="00E04FAA"/>
    <w:rsid w:val="00E05120"/>
    <w:rsid w:val="00E0736A"/>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36F8"/>
    <w:rsid w:val="00E35CB9"/>
    <w:rsid w:val="00E36118"/>
    <w:rsid w:val="00E3676B"/>
    <w:rsid w:val="00E41229"/>
    <w:rsid w:val="00E43289"/>
    <w:rsid w:val="00E43531"/>
    <w:rsid w:val="00E44FB3"/>
    <w:rsid w:val="00E45524"/>
    <w:rsid w:val="00E46089"/>
    <w:rsid w:val="00E47250"/>
    <w:rsid w:val="00E52321"/>
    <w:rsid w:val="00E53CCD"/>
    <w:rsid w:val="00E5428A"/>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6CB"/>
    <w:rsid w:val="00E85F5E"/>
    <w:rsid w:val="00E870C4"/>
    <w:rsid w:val="00E915CC"/>
    <w:rsid w:val="00E91F24"/>
    <w:rsid w:val="00E92017"/>
    <w:rsid w:val="00E92194"/>
    <w:rsid w:val="00E928C8"/>
    <w:rsid w:val="00E9371E"/>
    <w:rsid w:val="00E94C0B"/>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E33"/>
    <w:rsid w:val="00EC7426"/>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7024"/>
    <w:rsid w:val="00F2706B"/>
    <w:rsid w:val="00F31F02"/>
    <w:rsid w:val="00F321EE"/>
    <w:rsid w:val="00F326D2"/>
    <w:rsid w:val="00F332E2"/>
    <w:rsid w:val="00F33330"/>
    <w:rsid w:val="00F35D18"/>
    <w:rsid w:val="00F3670B"/>
    <w:rsid w:val="00F417C3"/>
    <w:rsid w:val="00F417D4"/>
    <w:rsid w:val="00F4201D"/>
    <w:rsid w:val="00F42A69"/>
    <w:rsid w:val="00F42CFC"/>
    <w:rsid w:val="00F43BAC"/>
    <w:rsid w:val="00F46728"/>
    <w:rsid w:val="00F46A6A"/>
    <w:rsid w:val="00F51295"/>
    <w:rsid w:val="00F5558E"/>
    <w:rsid w:val="00F55A08"/>
    <w:rsid w:val="00F55BAC"/>
    <w:rsid w:val="00F570F1"/>
    <w:rsid w:val="00F60601"/>
    <w:rsid w:val="00F61805"/>
    <w:rsid w:val="00F62BF0"/>
    <w:rsid w:val="00F6354E"/>
    <w:rsid w:val="00F6468F"/>
    <w:rsid w:val="00F65153"/>
    <w:rsid w:val="00F6670F"/>
    <w:rsid w:val="00F70C4B"/>
    <w:rsid w:val="00F712A0"/>
    <w:rsid w:val="00F75CB0"/>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660"/>
    <w:rsid w:val="00FB5809"/>
    <w:rsid w:val="00FB5EFF"/>
    <w:rsid w:val="00FB6252"/>
    <w:rsid w:val="00FC0A33"/>
    <w:rsid w:val="00FC3A41"/>
    <w:rsid w:val="00FD21F1"/>
    <w:rsid w:val="00FD60EF"/>
    <w:rsid w:val="00FE22C4"/>
    <w:rsid w:val="00FE31C9"/>
    <w:rsid w:val="00FE3B6B"/>
    <w:rsid w:val="00FE4075"/>
    <w:rsid w:val="00FE59F9"/>
    <w:rsid w:val="00FE757C"/>
    <w:rsid w:val="00FF0D73"/>
    <w:rsid w:val="00FF339B"/>
    <w:rsid w:val="00FF5D87"/>
    <w:rsid w:val="00FF6A38"/>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 w:type="character" w:styleId="CommentReference">
    <w:name w:val="annotation reference"/>
    <w:basedOn w:val="DefaultParagraphFont"/>
    <w:uiPriority w:val="99"/>
    <w:semiHidden/>
    <w:unhideWhenUsed/>
    <w:rsid w:val="004332BA"/>
    <w:rPr>
      <w:sz w:val="16"/>
      <w:szCs w:val="16"/>
    </w:rPr>
  </w:style>
  <w:style w:type="paragraph" w:styleId="CommentText">
    <w:name w:val="annotation text"/>
    <w:basedOn w:val="Normal"/>
    <w:link w:val="CommentTextChar"/>
    <w:uiPriority w:val="99"/>
    <w:semiHidden/>
    <w:unhideWhenUsed/>
    <w:rsid w:val="004332BA"/>
    <w:pPr>
      <w:spacing w:line="240" w:lineRule="auto"/>
    </w:pPr>
    <w:rPr>
      <w:sz w:val="20"/>
      <w:szCs w:val="20"/>
    </w:rPr>
  </w:style>
  <w:style w:type="character" w:customStyle="1" w:styleId="CommentTextChar">
    <w:name w:val="Comment Text Char"/>
    <w:basedOn w:val="DefaultParagraphFont"/>
    <w:link w:val="CommentText"/>
    <w:uiPriority w:val="99"/>
    <w:semiHidden/>
    <w:rsid w:val="004332BA"/>
    <w:rPr>
      <w:sz w:val="20"/>
      <w:szCs w:val="20"/>
    </w:rPr>
  </w:style>
  <w:style w:type="paragraph" w:styleId="CommentSubject">
    <w:name w:val="annotation subject"/>
    <w:basedOn w:val="CommentText"/>
    <w:next w:val="CommentText"/>
    <w:link w:val="CommentSubjectChar"/>
    <w:uiPriority w:val="99"/>
    <w:semiHidden/>
    <w:unhideWhenUsed/>
    <w:rsid w:val="004332BA"/>
    <w:rPr>
      <w:b/>
      <w:bCs/>
    </w:rPr>
  </w:style>
  <w:style w:type="character" w:customStyle="1" w:styleId="CommentSubjectChar">
    <w:name w:val="Comment Subject Char"/>
    <w:basedOn w:val="CommentTextChar"/>
    <w:link w:val="CommentSubject"/>
    <w:uiPriority w:val="99"/>
    <w:semiHidden/>
    <w:rsid w:val="004332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28</Pages>
  <Words>16662</Words>
  <Characters>94980</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li kavian</cp:lastModifiedBy>
  <cp:revision>65</cp:revision>
  <cp:lastPrinted>2023-11-17T06:29:00Z</cp:lastPrinted>
  <dcterms:created xsi:type="dcterms:W3CDTF">2023-12-05T07:16:00Z</dcterms:created>
  <dcterms:modified xsi:type="dcterms:W3CDTF">2023-12-05T17:17:00Z</dcterms:modified>
</cp:coreProperties>
</file>